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E78630" w14:textId="77777777" w:rsidR="0089405D" w:rsidRPr="00B15D61" w:rsidRDefault="00B1022D" w:rsidP="004A6370">
      <w:pPr>
        <w:jc w:val="center"/>
        <w:rPr>
          <w:rFonts w:cs="Arial"/>
          <w:b/>
          <w:color w:val="000000" w:themeColor="text1"/>
        </w:rPr>
      </w:pPr>
      <w:r>
        <w:rPr>
          <w:rFonts w:cs="Arial"/>
          <w:b/>
          <w:color w:val="000000" w:themeColor="text1"/>
        </w:rPr>
        <w:t>Text S1</w:t>
      </w:r>
    </w:p>
    <w:p w14:paraId="5B13DC91" w14:textId="77777777" w:rsidR="005C642E" w:rsidRDefault="005C642E" w:rsidP="005C642E">
      <w:pPr>
        <w:rPr>
          <w:b/>
        </w:rPr>
      </w:pPr>
    </w:p>
    <w:p w14:paraId="24018D8E" w14:textId="32EC7521" w:rsidR="005C642E" w:rsidRPr="00B15D61" w:rsidRDefault="005C642E" w:rsidP="005C642E">
      <w:pPr>
        <w:rPr>
          <w:b/>
        </w:rPr>
      </w:pPr>
      <w:r w:rsidRPr="00B15D61">
        <w:rPr>
          <w:b/>
        </w:rPr>
        <w:t xml:space="preserve">Supplementary </w:t>
      </w:r>
      <w:r w:rsidR="00047725">
        <w:rPr>
          <w:b/>
        </w:rPr>
        <w:t>M</w:t>
      </w:r>
      <w:r w:rsidRPr="00B15D61">
        <w:rPr>
          <w:b/>
        </w:rPr>
        <w:t>ethods</w:t>
      </w:r>
    </w:p>
    <w:p w14:paraId="6AA0431F" w14:textId="77777777" w:rsidR="005C642E" w:rsidRPr="00B15D61" w:rsidRDefault="005C642E" w:rsidP="005C642E">
      <w:pPr>
        <w:rPr>
          <w:b/>
        </w:rPr>
      </w:pPr>
    </w:p>
    <w:p w14:paraId="213BE17E" w14:textId="77777777" w:rsidR="005C642E" w:rsidRPr="00B15D61" w:rsidRDefault="005C642E" w:rsidP="005C642E">
      <w:r w:rsidRPr="00B15D61">
        <w:rPr>
          <w:i/>
        </w:rPr>
        <w:t>Sequencing:</w:t>
      </w:r>
    </w:p>
    <w:p w14:paraId="11466176" w14:textId="77777777" w:rsidR="005C642E" w:rsidRPr="00B15D61" w:rsidRDefault="0022483B" w:rsidP="005C642E">
      <w:pPr>
        <w:ind w:firstLine="720"/>
      </w:pPr>
      <w:r>
        <w:t xml:space="preserve">We generated new whole genome sequences for one </w:t>
      </w:r>
      <w:r w:rsidRPr="0022483B">
        <w:rPr>
          <w:i/>
        </w:rPr>
        <w:t>M. guttatus</w:t>
      </w:r>
      <w:r>
        <w:t xml:space="preserve"> (CACG) and four </w:t>
      </w:r>
      <w:r w:rsidRPr="0022483B">
        <w:rPr>
          <w:i/>
        </w:rPr>
        <w:t>M. nasutus</w:t>
      </w:r>
      <w:r>
        <w:t xml:space="preserve"> samples (CACN, DPRN, NHN, and KOOT). </w:t>
      </w:r>
      <w:r w:rsidR="005C642E" w:rsidRPr="00B15D61">
        <w:t>For the</w:t>
      </w:r>
      <w:r>
        <w:t>se</w:t>
      </w:r>
      <w:r w:rsidR="002D5158">
        <w:t xml:space="preserve"> </w:t>
      </w:r>
      <w:r w:rsidR="005C642E" w:rsidRPr="00B15D61">
        <w:t xml:space="preserve">five </w:t>
      </w:r>
      <w:r>
        <w:t>samples</w:t>
      </w:r>
      <w:r w:rsidR="005C642E" w:rsidRPr="00B15D61">
        <w:t xml:space="preserve">, colleagues at Duke University extracted genomic DNA using a modified CTAB protocol </w:t>
      </w:r>
      <w:r w:rsidR="000D6FE7">
        <w:fldChar w:fldCharType="begin"/>
      </w:r>
      <w:r w:rsidR="00AB75F2">
        <w:instrText xml:space="preserve"> ADDIN EN.CITE &lt;EndNote&gt;&lt;Cite&gt;&lt;Author&gt;Kelly&lt;/Author&gt;&lt;Year&gt;1998&lt;/Year&gt;&lt;RecNum&gt;605&lt;/RecNum&gt;&lt;DisplayText&gt;(1)&lt;/DisplayText&gt;&lt;record&gt;&lt;rec-number&gt;605&lt;/rec-number&gt;&lt;foreign-keys&gt;&lt;key app="EN" db-id="xz920s9stz5adeef9xlvesd52pxf5rap5pxw" timestamp="1382468072"&gt;605&lt;/key&gt;&lt;/foreign-keys&gt;&lt;ref-type name="Journal Article"&gt;17&lt;/ref-type&gt;&lt;contributors&gt;&lt;authors&gt;&lt;author&gt;Kelly, A. J.&lt;/author&gt;&lt;author&gt;Willis, J. H.&lt;/author&gt;&lt;/authors&gt;&lt;/contributors&gt;&lt;auth-address&gt;Willis, JH&amp;#xD;Univ Oregon, Dept Biol, Ecol &amp;amp; Evolut Program, Eugene, OR 97403 USA&amp;#xD;Univ Oregon, Dept Biol, Ecol &amp;amp; Evolut Program, Eugene, OR 97403 USA&amp;#xD;Univ Oregon, Dept Biol, Ecol &amp;amp; Evolut Program, Eugene, OR 97403 USA&lt;/auth-address&gt;&lt;titles&gt;&lt;title&gt;Polymorphic microsatellite loci in Mimulus guttatus and related species&lt;/title&gt;&lt;secondary-title&gt;Mol Ecol&lt;/secondary-title&gt;&lt;alt-title&gt;Mol Ecol&lt;/alt-title&gt;&lt;/titles&gt;&lt;periodical&gt;&lt;full-title&gt;Mol Ecol&lt;/full-title&gt;&lt;abbr-1&gt;Molecular ecology&lt;/abbr-1&gt;&lt;/periodical&gt;&lt;alt-periodical&gt;&lt;full-title&gt;Mol Ecol&lt;/full-title&gt;&lt;abbr-1&gt;Molecular ecology&lt;/abbr-1&gt;&lt;/alt-periodical&gt;&lt;pages&gt;769-774&lt;/pages&gt;&lt;volume&gt;7&lt;/volume&gt;&lt;number&gt;6&lt;/number&gt;&lt;keywords&gt;&lt;keyword&gt;microsatellites&lt;/keyword&gt;&lt;keyword&gt;mimulus&lt;/keyword&gt;&lt;keyword&gt;outcrossing&lt;/keyword&gt;&lt;keyword&gt;population structure&lt;/keyword&gt;&lt;keyword&gt;self-fertilization&lt;/keyword&gt;&lt;keyword&gt;tri-nucleotide&lt;/keyword&gt;&lt;keyword&gt;mating system&lt;/keyword&gt;&lt;keyword&gt;di-nucleotide&lt;/keyword&gt;&lt;keyword&gt;linkage map&lt;/keyword&gt;&lt;keyword&gt;sequence&lt;/keyword&gt;&lt;keyword&gt;scrophulariaceae&lt;/keyword&gt;&lt;keyword&gt;abundance&lt;/keyword&gt;&lt;keyword&gt;population&lt;/keyword&gt;&lt;keyword&gt;diversity&lt;/keyword&gt;&lt;keyword&gt;markers&lt;/keyword&gt;&lt;/keywords&gt;&lt;dates&gt;&lt;year&gt;1998&lt;/year&gt;&lt;pub-dates&gt;&lt;date&gt;Jun&lt;/date&gt;&lt;/pub-dates&gt;&lt;/dates&gt;&lt;isbn&gt;0962-1083&lt;/isbn&gt;&lt;accession-num&gt;ISI:000074236300010&lt;/accession-num&gt;&lt;urls&gt;&lt;related-urls&gt;&lt;url&gt;&amp;lt;Go to ISI&amp;gt;://000074236300010&lt;/url&gt;&lt;/related-urls&gt;&lt;/urls&gt;&lt;electronic-resource-num&gt;Doi 10.1046/J.1365-294x.1998.00328.X&lt;/electronic-resource-num&gt;&lt;language&gt;English&lt;/language&gt;&lt;/record&gt;&lt;/Cite&gt;&lt;/EndNote&gt;</w:instrText>
      </w:r>
      <w:r w:rsidR="000D6FE7">
        <w:fldChar w:fldCharType="separate"/>
      </w:r>
      <w:r w:rsidR="00AB75F2">
        <w:rPr>
          <w:noProof/>
        </w:rPr>
        <w:t>(</w:t>
      </w:r>
      <w:hyperlink w:anchor="_ENREF_1" w:tooltip="Kelly, 1998 #605" w:history="1">
        <w:r w:rsidR="00AB75F2">
          <w:rPr>
            <w:noProof/>
          </w:rPr>
          <w:t>1</w:t>
        </w:r>
      </w:hyperlink>
      <w:r w:rsidR="00AB75F2">
        <w:rPr>
          <w:noProof/>
        </w:rPr>
        <w:t>)</w:t>
      </w:r>
      <w:r w:rsidR="000D6FE7">
        <w:fldChar w:fldCharType="end"/>
      </w:r>
      <w:r w:rsidR="005C642E" w:rsidRPr="00B15D61">
        <w:t xml:space="preserve"> and </w:t>
      </w:r>
      <w:proofErr w:type="spellStart"/>
      <w:r w:rsidR="005C642E" w:rsidRPr="00B15D61">
        <w:t>RNAse</w:t>
      </w:r>
      <w:proofErr w:type="spellEnd"/>
      <w:r w:rsidR="005C642E" w:rsidRPr="00B15D61">
        <w:t xml:space="preserve"> A treatment. Sequencing libraries were prepared at the Duke Institute for Genome Sciences and Policy (IGSP) using standard Illumina </w:t>
      </w:r>
      <w:proofErr w:type="spellStart"/>
      <w:r w:rsidR="005C642E" w:rsidRPr="00B15D61">
        <w:t>Tru-Seq</w:t>
      </w:r>
      <w:proofErr w:type="spellEnd"/>
      <w:r w:rsidR="005C642E" w:rsidRPr="00B15D61">
        <w:t xml:space="preserve"> DNA library preparation kits and protocols, and sequenced on the Illumina Hi-</w:t>
      </w:r>
      <w:proofErr w:type="spellStart"/>
      <w:r w:rsidR="005C642E" w:rsidRPr="00B15D61">
        <w:t>Seq</w:t>
      </w:r>
      <w:proofErr w:type="spellEnd"/>
      <w:r w:rsidR="005C642E" w:rsidRPr="00B15D61">
        <w:t xml:space="preserve"> 2000 platform at the IGSP. Before sequence analysis of all samples, we removed potential contamination of sequencing adapters and primers with </w:t>
      </w:r>
      <w:proofErr w:type="spellStart"/>
      <w:r w:rsidR="005C642E" w:rsidRPr="00B15D61">
        <w:t>Trimmomatic</w:t>
      </w:r>
      <w:proofErr w:type="spellEnd"/>
      <w:r w:rsidR="005C642E" w:rsidRPr="00B15D61">
        <w:t xml:space="preserve"> </w:t>
      </w:r>
      <w:r w:rsidR="000D6FE7">
        <w:fldChar w:fldCharType="begin"/>
      </w:r>
      <w:r w:rsidR="00AB75F2">
        <w:instrText xml:space="preserve"> ADDIN EN.CITE &lt;EndNote&gt;&lt;Cite&gt;&lt;Author&gt;Lohse&lt;/Author&gt;&lt;Year&gt;2012&lt;/Year&gt;&lt;RecNum&gt;606&lt;/RecNum&gt;&lt;DisplayText&gt;(2)&lt;/DisplayText&gt;&lt;record&gt;&lt;rec-number&gt;606&lt;/rec-number&gt;&lt;foreign-keys&gt;&lt;key app="EN" db-id="xz920s9stz5adeef9xlvesd52pxf5rap5pxw" timestamp="1382468237"&gt;606&lt;/key&gt;&lt;/foreign-keys&gt;&lt;ref-type name="Journal Article"&gt;17&lt;/ref-type&gt;&lt;contributors&gt;&lt;authors&gt;&lt;author&gt;Lohse, M.&lt;/author&gt;&lt;author&gt;Bolger, A. M.&lt;/author&gt;&lt;author&gt;Nagel, A.&lt;/author&gt;&lt;author&gt;Fernie, A. R.&lt;/author&gt;&lt;author&gt;Lunn, J. E.&lt;/author&gt;&lt;author&gt;Stitt, M.&lt;/author&gt;&lt;author&gt;Usadel, B.&lt;/author&gt;&lt;/authors&gt;&lt;/contributors&gt;&lt;auth-address&gt;Lohse, M&amp;#xD;Max Planck Inst Mol Plant Physiol, Muhlenberg 1, D-14476 Potsdam, Germany&amp;#xD;Max Planck Inst Mol Plant Physiol, Muhlenberg 1, D-14476 Potsdam, Germany&amp;#xD;Max Planck Inst Mol Plant Physiol, D-14476 Potsdam, Germany&amp;#xD;Rhein Westfal TH Aachen, D-52074 Aachen, Germany&amp;#xD;Forschungszentrum Julich, Inst Bio &amp;amp; Geosci, IBG 2, D-52425 Julich, Germany&lt;/auth-address&gt;&lt;titles&gt;&lt;title&gt;RobiNA: a user-friendly, integrated software solution for RNA-Seq-based transcriptomics&lt;/title&gt;&lt;secondary-title&gt;Nucleic Acids Res&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W622-W627&lt;/pages&gt;&lt;volume&gt;40&lt;/volume&gt;&lt;number&gt;W1&lt;/number&gt;&lt;keywords&gt;&lt;keyword&gt;differential expression analysis&lt;/keyword&gt;&lt;keyword&gt;sequence count data&lt;/keyword&gt;&lt;keyword&gt;bioinformatics&lt;/keyword&gt;&lt;keyword&gt;alignment&lt;/keyword&gt;&lt;keyword&gt;genome&lt;/keyword&gt;&lt;keyword&gt;galaxy&lt;/keyword&gt;&lt;/keywords&gt;&lt;dates&gt;&lt;year&gt;2012&lt;/year&gt;&lt;pub-dates&gt;&lt;date&gt;Jul&lt;/date&gt;&lt;/pub-dates&gt;&lt;/dates&gt;&lt;isbn&gt;0305-1048&lt;/isbn&gt;&lt;accession-num&gt;ISI:000306670900102&lt;/accession-num&gt;&lt;urls&gt;&lt;related-urls&gt;&lt;url&gt;&amp;lt;Go to ISI&amp;gt;://000306670900102&lt;/url&gt;&lt;/related-urls&gt;&lt;/urls&gt;&lt;electronic-resource-num&gt;Doi 10.1093/Nar/Gks540&lt;/electronic-resource-num&gt;&lt;language&gt;English&lt;/language&gt;&lt;/record&gt;&lt;/Cite&gt;&lt;/EndNote&gt;</w:instrText>
      </w:r>
      <w:r w:rsidR="000D6FE7">
        <w:fldChar w:fldCharType="separate"/>
      </w:r>
      <w:r w:rsidR="00AB75F2">
        <w:rPr>
          <w:noProof/>
        </w:rPr>
        <w:t>(</w:t>
      </w:r>
      <w:hyperlink w:anchor="_ENREF_2" w:tooltip="Lohse, 2012 #606" w:history="1">
        <w:r w:rsidR="00AB75F2">
          <w:rPr>
            <w:noProof/>
          </w:rPr>
          <w:t>2</w:t>
        </w:r>
      </w:hyperlink>
      <w:r w:rsidR="00AB75F2">
        <w:rPr>
          <w:noProof/>
        </w:rPr>
        <w:t>)</w:t>
      </w:r>
      <w:r w:rsidR="000D6FE7">
        <w:fldChar w:fldCharType="end"/>
      </w:r>
      <w:r w:rsidR="005C642E" w:rsidRPr="00B15D61">
        <w:t xml:space="preserve"> and confirmed removal using </w:t>
      </w:r>
      <w:proofErr w:type="spellStart"/>
      <w:r w:rsidR="005C642E" w:rsidRPr="00B15D61">
        <w:t>FastQC</w:t>
      </w:r>
      <w:proofErr w:type="spellEnd"/>
      <w:r w:rsidR="005C642E" w:rsidRPr="00B15D61">
        <w:t xml:space="preserve"> (</w:t>
      </w:r>
      <w:hyperlink r:id="rId7" w:history="1">
        <w:r w:rsidR="005C642E" w:rsidRPr="00B15D61">
          <w:rPr>
            <w:rStyle w:val="Hyperlink"/>
          </w:rPr>
          <w:t>www.bioinformatics.babraham.ac.uk/projects/fastqc/</w:t>
        </w:r>
      </w:hyperlink>
      <w:r w:rsidR="005C642E" w:rsidRPr="00B15D61">
        <w:t>).</w:t>
      </w:r>
    </w:p>
    <w:p w14:paraId="5415B8AB" w14:textId="77777777" w:rsidR="005C642E" w:rsidRPr="00B15D61" w:rsidRDefault="005C642E" w:rsidP="005C642E"/>
    <w:p w14:paraId="605A58ED" w14:textId="77777777" w:rsidR="005C642E" w:rsidRPr="00B15D61" w:rsidRDefault="005C642E" w:rsidP="005C642E">
      <w:r w:rsidRPr="00B15D61">
        <w:rPr>
          <w:i/>
        </w:rPr>
        <w:t>Alignment processing</w:t>
      </w:r>
    </w:p>
    <w:p w14:paraId="05127004" w14:textId="4C666C97" w:rsidR="005C642E" w:rsidRPr="00B15D61" w:rsidRDefault="005C642E" w:rsidP="000B2DD5">
      <w:pPr>
        <w:ind w:firstLine="720"/>
      </w:pPr>
      <w:r w:rsidRPr="00B15D61">
        <w:t xml:space="preserve">After alignment, we removed potential </w:t>
      </w:r>
      <w:proofErr w:type="spellStart"/>
      <w:r w:rsidRPr="00B15D61">
        <w:t>pcr</w:t>
      </w:r>
      <w:proofErr w:type="spellEnd"/>
      <w:r w:rsidRPr="00B15D61">
        <w:t xml:space="preserve"> and optical duplicates using</w:t>
      </w:r>
      <w:r w:rsidR="002D6AE1">
        <w:t xml:space="preserve"> </w:t>
      </w:r>
      <w:r w:rsidRPr="00B15D61">
        <w:t>Picard (http://picard.sourceforge.net/). We did not filter reads with improper alignment flags</w:t>
      </w:r>
      <w:r w:rsidR="00AE5BD5">
        <w:t xml:space="preserve"> (</w:t>
      </w:r>
      <w:r w:rsidR="003E5C2D">
        <w:rPr>
          <w:rFonts w:ascii="Cambria" w:hAnsi="Cambria"/>
        </w:rPr>
        <w:t>≤</w:t>
      </w:r>
      <w:r w:rsidR="003E5C2D">
        <w:t xml:space="preserve"> </w:t>
      </w:r>
      <w:r w:rsidR="00AE5BD5">
        <w:t>~5% of the mapped reads)</w:t>
      </w:r>
      <w:r w:rsidRPr="00B15D61">
        <w:t xml:space="preserve">, </w:t>
      </w:r>
      <w:r w:rsidRPr="00401C8D">
        <w:t xml:space="preserve">however this </w:t>
      </w:r>
      <w:r w:rsidR="00401C8D">
        <w:t>had little</w:t>
      </w:r>
      <w:r w:rsidRPr="00401C8D">
        <w:t xml:space="preserve"> </w:t>
      </w:r>
      <w:r w:rsidR="00401C8D">
        <w:t>e</w:t>
      </w:r>
      <w:r w:rsidRPr="00401C8D">
        <w:t xml:space="preserve">ffect </w:t>
      </w:r>
      <w:r w:rsidR="00401C8D">
        <w:t xml:space="preserve">on </w:t>
      </w:r>
      <w:r w:rsidRPr="00401C8D">
        <w:t>genotype calls (average proportion sequence difference</w:t>
      </w:r>
      <w:r w:rsidR="00401C8D">
        <w:t xml:space="preserve"> </w:t>
      </w:r>
      <w:r w:rsidR="00401C8D" w:rsidRPr="00401C8D">
        <w:t xml:space="preserve">between filtered and </w:t>
      </w:r>
      <w:r w:rsidR="0061759B">
        <w:t>un</w:t>
      </w:r>
      <w:r w:rsidR="00401C8D" w:rsidRPr="00401C8D">
        <w:t>filtered datasets</w:t>
      </w:r>
      <w:r w:rsidRPr="00401C8D">
        <w:t xml:space="preserve"> = 6.2 x 10</w:t>
      </w:r>
      <w:r w:rsidRPr="00401C8D">
        <w:rPr>
          <w:vertAlign w:val="superscript"/>
        </w:rPr>
        <w:t>-5</w:t>
      </w:r>
      <w:r w:rsidRPr="00401C8D">
        <w:t xml:space="preserve"> (</w:t>
      </w:r>
      <w:r w:rsidRPr="00401C8D">
        <w:rPr>
          <w:rFonts w:eastAsia="ＭＳ ゴシック"/>
          <w:color w:val="000000"/>
        </w:rPr>
        <w:t>± 1.3 x 10</w:t>
      </w:r>
      <w:r w:rsidRPr="00401C8D">
        <w:rPr>
          <w:rFonts w:eastAsia="ＭＳ ゴシック"/>
          <w:color w:val="000000"/>
          <w:vertAlign w:val="superscript"/>
        </w:rPr>
        <w:t>-5</w:t>
      </w:r>
      <w:r w:rsidRPr="00401C8D">
        <w:rPr>
          <w:rFonts w:eastAsia="ＭＳ ゴシック"/>
          <w:color w:val="000000"/>
        </w:rPr>
        <w:t xml:space="preserve"> SE) </w:t>
      </w:r>
      <w:r w:rsidRPr="00401C8D">
        <w:t xml:space="preserve">for five </w:t>
      </w:r>
      <w:r w:rsidR="00401C8D" w:rsidRPr="00B37DB4">
        <w:rPr>
          <w:i/>
        </w:rPr>
        <w:t>Mimulus</w:t>
      </w:r>
      <w:r w:rsidR="00401C8D">
        <w:t xml:space="preserve"> </w:t>
      </w:r>
      <w:r w:rsidRPr="00401C8D">
        <w:t>lines varying in sequencing depth and read length)</w:t>
      </w:r>
      <w:r w:rsidRPr="00B15D61">
        <w:t xml:space="preserve">. To minimize SNP errors around insertion/deletion polymorphisms, we performed local realignment for each sample using the Genome Analysis Tool Kit </w:t>
      </w:r>
      <w:r w:rsidR="000D6FE7">
        <w:fldChar w:fldCharType="begin">
          <w:fldData xml:space="preserve">PEVuZE5vdGU+PENpdGU+PEF1dGhvcj5EZVByaXN0bzwvQXV0aG9yPjxZZWFyPjIwMTE8L1llYXI+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OTEtKzwvcGFn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</w:fldData>
        </w:fldChar>
      </w:r>
      <w:r w:rsidR="00AB75F2">
        <w:instrText xml:space="preserve"> ADDIN EN.CITE </w:instrText>
      </w:r>
      <w:r w:rsidR="000D6FE7">
        <w:fldChar w:fldCharType="begin">
          <w:fldData xml:space="preserve">PEVuZE5vdGU+PENpdGU+PEF1dGhvcj5EZVByaXN0bzwvQXV0aG9yPjxZZWFyPjIwMTE8L1llYXI+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OTEtKzwvcGFn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</w:fldData>
        </w:fldChar>
      </w:r>
      <w:r w:rsidR="00AB75F2">
        <w:instrText xml:space="preserve"> ADDIN EN.CITE.DATA </w:instrText>
      </w:r>
      <w:r w:rsidR="000D6FE7">
        <w:fldChar w:fldCharType="end"/>
      </w:r>
      <w:r w:rsidR="000D6FE7">
        <w:fldChar w:fldCharType="separate"/>
      </w:r>
      <w:r w:rsidR="00AB75F2">
        <w:rPr>
          <w:noProof/>
        </w:rPr>
        <w:t xml:space="preserve">(GATK; </w:t>
      </w:r>
      <w:hyperlink w:anchor="_ENREF_3" w:tooltip="DePristo, 2011 #571" w:history="1">
        <w:r w:rsidR="00AB75F2">
          <w:rPr>
            <w:noProof/>
          </w:rPr>
          <w:t>3</w:t>
        </w:r>
      </w:hyperlink>
      <w:r w:rsidR="00AB75F2">
        <w:rPr>
          <w:noProof/>
        </w:rPr>
        <w:t xml:space="preserve">, </w:t>
      </w:r>
      <w:hyperlink w:anchor="_ENREF_4" w:tooltip="McKenna, 2010 #566" w:history="1">
        <w:r w:rsidR="00AB75F2">
          <w:rPr>
            <w:noProof/>
          </w:rPr>
          <w:t>4</w:t>
        </w:r>
      </w:hyperlink>
      <w:r w:rsidR="00AB75F2">
        <w:rPr>
          <w:noProof/>
        </w:rPr>
        <w:t>)</w:t>
      </w:r>
      <w:r w:rsidR="000D6FE7">
        <w:fldChar w:fldCharType="end"/>
      </w:r>
      <w:r w:rsidR="005E2071">
        <w:t>.</w:t>
      </w:r>
      <w:r w:rsidRPr="00B15D61">
        <w:t xml:space="preserve"> </w:t>
      </w:r>
    </w:p>
    <w:p w14:paraId="2F5FFCDB" w14:textId="77777777" w:rsidR="005C642E" w:rsidRPr="00B15D61" w:rsidRDefault="005C642E" w:rsidP="005C642E"/>
    <w:p w14:paraId="10742844" w14:textId="77777777" w:rsidR="005C642E" w:rsidRPr="00B15D61" w:rsidRDefault="005C642E" w:rsidP="005C642E">
      <w:pPr>
        <w:jc w:val="both"/>
        <w:rPr>
          <w:rFonts w:cs="Arial"/>
        </w:rPr>
      </w:pPr>
      <w:proofErr w:type="spellStart"/>
      <w:r w:rsidRPr="00B15D61">
        <w:rPr>
          <w:rFonts w:cs="Arial"/>
          <w:i/>
        </w:rPr>
        <w:t>Downsampling</w:t>
      </w:r>
      <w:proofErr w:type="spellEnd"/>
      <w:r w:rsidRPr="00B15D61">
        <w:rPr>
          <w:rFonts w:cs="Arial"/>
          <w:i/>
        </w:rPr>
        <w:t xml:space="preserve"> for </w:t>
      </w:r>
      <w:proofErr w:type="spellStart"/>
      <w:proofErr w:type="gramStart"/>
      <w:r w:rsidRPr="00B15D61">
        <w:rPr>
          <w:rFonts w:cs="Arial"/>
          <w:i/>
        </w:rPr>
        <w:t>nj</w:t>
      </w:r>
      <w:proofErr w:type="spellEnd"/>
      <w:proofErr w:type="gramEnd"/>
      <w:r w:rsidRPr="00B15D61">
        <w:rPr>
          <w:rFonts w:cs="Arial"/>
          <w:i/>
        </w:rPr>
        <w:t xml:space="preserve"> tree and PCA analyses:</w:t>
      </w:r>
      <w:r w:rsidRPr="00B15D61">
        <w:rPr>
          <w:rFonts w:cs="Arial"/>
        </w:rPr>
        <w:t xml:space="preserve"> </w:t>
      </w:r>
    </w:p>
    <w:p w14:paraId="53396FD9" w14:textId="1060A9CF" w:rsidR="00553ECA" w:rsidRPr="00B15D61" w:rsidRDefault="005C642E" w:rsidP="00553ECA">
      <w:pPr>
        <w:ind w:firstLine="720"/>
        <w:jc w:val="both"/>
        <w:rPr>
          <w:rFonts w:cs="Arial"/>
        </w:rPr>
      </w:pPr>
      <w:r w:rsidRPr="00B15D61">
        <w:rPr>
          <w:rFonts w:cs="Arial"/>
        </w:rPr>
        <w:t xml:space="preserve">We use all </w:t>
      </w:r>
      <w:r w:rsidR="00C61415">
        <w:rPr>
          <w:rFonts w:cs="Arial"/>
        </w:rPr>
        <w:t>nineteen</w:t>
      </w:r>
      <w:r w:rsidRPr="00B15D61">
        <w:rPr>
          <w:rFonts w:cs="Arial"/>
        </w:rPr>
        <w:t xml:space="preserve"> samples for a genome-wide SNP analysis to learn about the genetic relationships and major components of genetic variation in these samples. For these analyses, we sampled 1</w:t>
      </w:r>
      <w:r w:rsidR="00D3306C">
        <w:rPr>
          <w:rFonts w:cs="Arial"/>
        </w:rPr>
        <w:t>,</w:t>
      </w:r>
      <w:r w:rsidRPr="00B15D61">
        <w:rPr>
          <w:rFonts w:cs="Arial"/>
        </w:rPr>
        <w:t>000 fourfold degenerate SNPs per chromosome (14</w:t>
      </w:r>
      <w:r w:rsidR="00C61415">
        <w:rPr>
          <w:rFonts w:cs="Arial"/>
        </w:rPr>
        <w:t>,</w:t>
      </w:r>
      <w:r w:rsidRPr="00B15D61">
        <w:rPr>
          <w:rFonts w:cs="Arial"/>
        </w:rPr>
        <w:t xml:space="preserve">000 in total), which had at least two copies of the minor allele, </w:t>
      </w:r>
      <w:r w:rsidR="002D5158">
        <w:rPr>
          <w:rFonts w:cs="Arial"/>
        </w:rPr>
        <w:t xml:space="preserve">and </w:t>
      </w:r>
      <w:r w:rsidRPr="00B15D61">
        <w:rPr>
          <w:rFonts w:cs="Arial"/>
        </w:rPr>
        <w:t>prioritized SNPs by the number of samples with available genotype data.</w:t>
      </w:r>
      <w:r w:rsidR="00C61415">
        <w:rPr>
          <w:rFonts w:cs="Arial"/>
        </w:rPr>
        <w:t xml:space="preserve"> For all loci we had sample data for at least 14 of 19 samples, and for 97% of loci, we had data for at least 16 of 19 samples.</w:t>
      </w:r>
      <w:r w:rsidR="00553ECA">
        <w:rPr>
          <w:rFonts w:cs="Arial"/>
        </w:rPr>
        <w:t xml:space="preserve"> </w:t>
      </w:r>
      <w:r w:rsidR="00553ECA">
        <w:t>Coverage across these 14,000 SNPs ranged from 60% to 100% per sample.</w:t>
      </w:r>
      <w:r w:rsidR="00243748">
        <w:t xml:space="preserve"> We resample these 14,000 SNPs with replacement to generate the distribution of trees presented in Figure 1B.</w:t>
      </w:r>
    </w:p>
    <w:p w14:paraId="5D84CC0B" w14:textId="77777777" w:rsidR="005C642E" w:rsidRPr="00B15D61" w:rsidRDefault="005C642E" w:rsidP="005C642E"/>
    <w:p w14:paraId="4A94B7A2" w14:textId="77777777" w:rsidR="005C642E" w:rsidRPr="00B15D61" w:rsidRDefault="005C642E" w:rsidP="005C642E">
      <w:pPr>
        <w:jc w:val="both"/>
        <w:rPr>
          <w:rFonts w:cs="Arial"/>
        </w:rPr>
      </w:pPr>
      <w:r w:rsidRPr="00B15D61">
        <w:rPr>
          <w:rFonts w:cs="Arial"/>
          <w:i/>
        </w:rPr>
        <w:t>PCA:</w:t>
      </w:r>
      <w:r w:rsidRPr="00B15D61">
        <w:rPr>
          <w:rFonts w:cs="Arial"/>
        </w:rPr>
        <w:t xml:space="preserve"> </w:t>
      </w:r>
    </w:p>
    <w:p w14:paraId="4655A26F" w14:textId="0B06089B" w:rsidR="005C642E" w:rsidRPr="00B15D61" w:rsidRDefault="005C642E" w:rsidP="005C642E">
      <w:pPr>
        <w:ind w:firstLine="720"/>
        <w:jc w:val="both"/>
        <w:rPr>
          <w:rFonts w:cs="Arial"/>
        </w:rPr>
      </w:pPr>
      <w:r w:rsidRPr="00B15D61">
        <w:rPr>
          <w:rFonts w:cs="Arial"/>
        </w:rPr>
        <w:t xml:space="preserve">We constructed a covariance matrix across pairs of individuals. To do so we evaluated the mean genotypic covariance across </w:t>
      </w:r>
      <w:r w:rsidR="00243748">
        <w:rPr>
          <w:rFonts w:cs="Arial"/>
        </w:rPr>
        <w:t>the</w:t>
      </w:r>
      <w:r w:rsidRPr="00B15D61">
        <w:rPr>
          <w:rFonts w:cs="Arial"/>
        </w:rPr>
        <w:t xml:space="preserve"> 1</w:t>
      </w:r>
      <w:r w:rsidR="00243748">
        <w:rPr>
          <w:rFonts w:cs="Arial"/>
        </w:rPr>
        <w:t>4</w:t>
      </w:r>
      <w:r w:rsidR="0074106D">
        <w:rPr>
          <w:rFonts w:cs="Arial"/>
        </w:rPr>
        <w:t>,</w:t>
      </w:r>
      <w:r w:rsidRPr="00B15D61">
        <w:rPr>
          <w:rFonts w:cs="Arial"/>
        </w:rPr>
        <w:t>000</w:t>
      </w:r>
      <w:r w:rsidR="00243748">
        <w:rPr>
          <w:rFonts w:cs="Arial"/>
        </w:rPr>
        <w:t xml:space="preserve"> </w:t>
      </w:r>
      <w:r w:rsidRPr="00B15D61">
        <w:rPr>
          <w:rFonts w:cs="Arial"/>
        </w:rPr>
        <w:t xml:space="preserve">sites for a pair of samples. We calculated principle components as the eigenvectors of this matrix. Customized R scripts for this operation are available from the authors upon request. </w:t>
      </w:r>
    </w:p>
    <w:p w14:paraId="5E455B55" w14:textId="77777777" w:rsidR="005C642E" w:rsidRPr="00B15D61" w:rsidRDefault="005C642E" w:rsidP="005C642E"/>
    <w:p w14:paraId="25CDB202" w14:textId="77777777" w:rsidR="005C642E" w:rsidRPr="00B15D61" w:rsidRDefault="005C642E" w:rsidP="005C642E">
      <w:pPr>
        <w:rPr>
          <w:i/>
        </w:rPr>
      </w:pPr>
      <w:r w:rsidRPr="00B15D61">
        <w:rPr>
          <w:i/>
        </w:rPr>
        <w:t>PSMC input file generation</w:t>
      </w:r>
      <w:r w:rsidR="00C80706">
        <w:rPr>
          <w:i/>
        </w:rPr>
        <w:t xml:space="preserve"> and bootstrap analyses</w:t>
      </w:r>
      <w:r w:rsidRPr="00B15D61">
        <w:rPr>
          <w:i/>
        </w:rPr>
        <w:t>:</w:t>
      </w:r>
    </w:p>
    <w:p w14:paraId="5F32C04E" w14:textId="77777777" w:rsidR="00A86BAA" w:rsidRDefault="005C642E" w:rsidP="005C642E">
      <w:pPr>
        <w:ind w:firstLine="720"/>
      </w:pPr>
      <w:r w:rsidRPr="00B15D61">
        <w:t xml:space="preserve">To create pseudo-diploid genomes for PSMC analyses </w:t>
      </w:r>
      <w:r w:rsidR="000D6FE7">
        <w:fldChar w:fldCharType="begin"/>
      </w:r>
      <w:r w:rsidR="00AB75F2">
        <w:instrText xml:space="preserve"> ADDIN EN.CITE &lt;EndNote&gt;&lt;Cite&gt;&lt;Author&gt;Li&lt;/Author&gt;&lt;Year&gt;2011&lt;/Year&gt;&lt;RecNum&gt;393&lt;/RecNum&gt;&lt;DisplayText&gt;(5)&lt;/DisplayText&gt;&lt;record&gt;&lt;rec-number&gt;393&lt;/rec-number&gt;&lt;foreign-keys&gt;&lt;key app="EN" db-id="xz920s9stz5adeef9xlvesd52pxf5rap5pxw" timestamp="1381305967"&gt;393&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alt-title&gt;Nature&lt;/alt-title&gt;&lt;/titles&gt;&lt;periodical&gt;&lt;full-title&gt;Nature&lt;/full-title&gt;&lt;abbr-1&gt;Nature&lt;/abbr-1&gt;&lt;/periodical&gt;&lt;alt-periodical&gt;&lt;full-title&gt;Nature&lt;/full-title&gt;&lt;abbr-1&gt;Nature&lt;/abbr-1&gt;&lt;/a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28&lt;/date&gt;&lt;/pub-dates&gt;&lt;/dates&gt;&lt;isbn&gt;1476-4687 (Electronic)&amp;#xD;0028-0836 (Linking)&lt;/isbn&gt;&lt;accession-num&gt;21753753&lt;/accession-num&gt;&lt;urls&gt;&lt;related-urls&gt;&lt;url&gt;http://www.ncbi.nlm.nih.gov/pubmed/21753753&lt;/url&gt;&lt;/related-urls&gt;&lt;/urls&gt;&lt;custom2&gt;3154645&lt;/custom2&gt;&lt;electronic-resource-num&gt;10.1038/nature10231&lt;/electronic-resource-num&gt;&lt;/record&gt;&lt;/Cite&gt;&lt;/EndNote&gt;</w:instrText>
      </w:r>
      <w:r w:rsidR="000D6FE7">
        <w:fldChar w:fldCharType="separate"/>
      </w:r>
      <w:r w:rsidR="00AB75F2">
        <w:rPr>
          <w:noProof/>
        </w:rPr>
        <w:t>(</w:t>
      </w:r>
      <w:hyperlink w:anchor="_ENREF_5" w:tooltip="Li, 2011 #393" w:history="1">
        <w:r w:rsidR="00AB75F2">
          <w:rPr>
            <w:noProof/>
          </w:rPr>
          <w:t>5</w:t>
        </w:r>
      </w:hyperlink>
      <w:r w:rsidR="00AB75F2">
        <w:rPr>
          <w:noProof/>
        </w:rPr>
        <w:t>)</w:t>
      </w:r>
      <w:r w:rsidR="000D6FE7">
        <w:fldChar w:fldCharType="end"/>
      </w:r>
      <w:r w:rsidRPr="00B15D61">
        <w:t xml:space="preserve">, we first called the consensus sequence for each of our lines by running </w:t>
      </w:r>
      <w:proofErr w:type="spellStart"/>
      <w:r w:rsidRPr="00B15D61">
        <w:t>SAMtools</w:t>
      </w:r>
      <w:proofErr w:type="spellEnd"/>
      <w:r w:rsidRPr="00B15D61">
        <w:t xml:space="preserve"> </w:t>
      </w:r>
      <w:proofErr w:type="spellStart"/>
      <w:r w:rsidRPr="00B15D61">
        <w:t>mpileup</w:t>
      </w:r>
      <w:proofErr w:type="spellEnd"/>
      <w:r w:rsidRPr="00B15D61">
        <w:t xml:space="preserve"> </w:t>
      </w:r>
      <w:r w:rsidR="000D6FE7">
        <w:fldChar w:fldCharType="begin">
          <w:fldData xml:space="preserve">PEVuZE5vdGU+PENpdGU+PEF1dGhvcj5MaTwvQXV0aG9yPjxZZWFyPjIwMDk8L1llYXI+PFJlY051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</w:fldData>
        </w:fldChar>
      </w:r>
      <w:r w:rsidR="00AB75F2">
        <w:instrText xml:space="preserve"> ADDIN EN.CITE </w:instrText>
      </w:r>
      <w:r w:rsidR="000D6FE7">
        <w:fldChar w:fldCharType="begin">
          <w:fldData xml:space="preserve">PEVuZE5vdGU+PENpdGU+PEF1dGhvcj5MaTwvQXV0aG9yPjxZZWFyPjIwMDk8L1llYXI+PFJlY051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</w:fldData>
        </w:fldChar>
      </w:r>
      <w:r w:rsidR="00AB75F2">
        <w:instrText xml:space="preserve"> ADDIN EN.CITE.DATA </w:instrText>
      </w:r>
      <w:r w:rsidR="000D6FE7">
        <w:fldChar w:fldCharType="end"/>
      </w:r>
      <w:r w:rsidR="000D6FE7">
        <w:fldChar w:fldCharType="separate"/>
      </w:r>
      <w:r w:rsidR="00AB75F2">
        <w:rPr>
          <w:noProof/>
        </w:rPr>
        <w:t>(</w:t>
      </w:r>
      <w:hyperlink w:anchor="_ENREF_6" w:tooltip="Li, 2009 #564" w:history="1">
        <w:r w:rsidR="00AB75F2">
          <w:rPr>
            <w:noProof/>
          </w:rPr>
          <w:t>6</w:t>
        </w:r>
      </w:hyperlink>
      <w:r w:rsidR="00AB75F2">
        <w:rPr>
          <w:noProof/>
        </w:rPr>
        <w:t>)</w:t>
      </w:r>
      <w:r w:rsidR="000D6FE7">
        <w:fldChar w:fldCharType="end"/>
      </w:r>
      <w:r w:rsidRPr="00B15D61">
        <w:t xml:space="preserve"> on the </w:t>
      </w:r>
      <w:r w:rsidRPr="00B15D61">
        <w:lastRenderedPageBreak/>
        <w:t xml:space="preserve">final, locally realigned bam file for each line. Due to differences in overall coverage among chromosomes, we set the minimum coverage to 5X for chromosomes 1, 2, 4, 6, 8, 10, 13 and 14, and 1X for chromosomes 3, 5, 7, 9, 11 and 12. For each line, we set the maximum coverage for all chromosomes to 2 times the standard deviation plus the mean. We merged consensus sequences using </w:t>
      </w:r>
      <w:proofErr w:type="spellStart"/>
      <w:r w:rsidRPr="00B15D61">
        <w:t>Heng</w:t>
      </w:r>
      <w:proofErr w:type="spellEnd"/>
      <w:r w:rsidRPr="00B15D61">
        <w:t xml:space="preserve"> Li’s </w:t>
      </w:r>
      <w:proofErr w:type="spellStart"/>
      <w:r w:rsidRPr="00B15D61">
        <w:t>seqtk</w:t>
      </w:r>
      <w:proofErr w:type="spellEnd"/>
      <w:r w:rsidRPr="00B15D61">
        <w:t xml:space="preserve"> toolset (https://github.com/lh3/seqtk), with a quality threshold of 20. </w:t>
      </w:r>
      <w:r w:rsidR="0061759B">
        <w:t>F</w:t>
      </w:r>
      <w:r w:rsidRPr="00B15D61">
        <w:t xml:space="preserve">or any site </w:t>
      </w:r>
      <w:r w:rsidR="0061759B">
        <w:t>with</w:t>
      </w:r>
      <w:r w:rsidR="0061759B" w:rsidRPr="00B15D61">
        <w:t xml:space="preserve"> </w:t>
      </w:r>
      <w:r w:rsidRPr="00B15D61">
        <w:t xml:space="preserve">residual </w:t>
      </w:r>
      <w:proofErr w:type="spellStart"/>
      <w:r w:rsidRPr="00B15D61">
        <w:t>heterozygosity</w:t>
      </w:r>
      <w:proofErr w:type="spellEnd"/>
      <w:r w:rsidR="0061759B">
        <w:t xml:space="preserve">, </w:t>
      </w:r>
      <w:r w:rsidR="0061759B" w:rsidRPr="00B15D61">
        <w:t xml:space="preserve">we randomly chose </w:t>
      </w:r>
      <w:r w:rsidR="0061759B">
        <w:t>one</w:t>
      </w:r>
      <w:r w:rsidR="0061759B" w:rsidRPr="00B15D61">
        <w:t xml:space="preserve"> allele</w:t>
      </w:r>
      <w:r w:rsidRPr="00B15D61">
        <w:t xml:space="preserve">. </w:t>
      </w:r>
    </w:p>
    <w:p w14:paraId="39085869" w14:textId="77777777" w:rsidR="00A86BAA" w:rsidRDefault="00A86BAA" w:rsidP="005C642E">
      <w:pPr>
        <w:ind w:firstLine="720"/>
      </w:pPr>
      <w:r>
        <w:t>To generate a measure of variability in the PSMC estimate</w:t>
      </w:r>
      <w:r w:rsidR="00364512">
        <w:t>s</w:t>
      </w:r>
      <w:r>
        <w:t xml:space="preserve"> of </w:t>
      </w:r>
      <w:r w:rsidR="00A20E46" w:rsidRPr="00E12476">
        <w:rPr>
          <w:i/>
        </w:rPr>
        <w:t>M. guttatus</w:t>
      </w:r>
      <w:r w:rsidR="00A20E46">
        <w:t xml:space="preserve"> diversity and species divergence </w:t>
      </w:r>
      <w:r>
        <w:t xml:space="preserve">through </w:t>
      </w:r>
      <w:r w:rsidR="00364512">
        <w:t>time</w:t>
      </w:r>
      <w:r w:rsidR="009158C2">
        <w:t xml:space="preserve"> </w:t>
      </w:r>
      <w:r w:rsidR="00364512">
        <w:t xml:space="preserve">we ran 100 bootstrap </w:t>
      </w:r>
      <w:r>
        <w:t xml:space="preserve">analyses for each pairwise comparison. We </w:t>
      </w:r>
      <w:r w:rsidR="0061759B">
        <w:t xml:space="preserve">used the PSMC utility </w:t>
      </w:r>
      <w:proofErr w:type="spellStart"/>
      <w:r w:rsidR="0061759B">
        <w:t>spli</w:t>
      </w:r>
      <w:r w:rsidR="00277A49">
        <w:t>t</w:t>
      </w:r>
      <w:r w:rsidR="0061759B">
        <w:t>fa</w:t>
      </w:r>
      <w:proofErr w:type="spellEnd"/>
      <w:r w:rsidR="0061759B">
        <w:t xml:space="preserve"> to break</w:t>
      </w:r>
      <w:r>
        <w:t xml:space="preserve"> up each pseudo</w:t>
      </w:r>
      <w:r w:rsidR="00AC16A1">
        <w:t>-</w:t>
      </w:r>
      <w:r>
        <w:t xml:space="preserve">diploid genome into </w:t>
      </w:r>
      <w:r w:rsidR="00AC16A1">
        <w:t>non-overlapping</w:t>
      </w:r>
      <w:r w:rsidR="006B5A42">
        <w:t>, similarly sized</w:t>
      </w:r>
      <w:r w:rsidR="00AC16A1">
        <w:t xml:space="preserve"> segments</w:t>
      </w:r>
      <w:r w:rsidR="00277A49">
        <w:t xml:space="preserve"> (resulting in 59 segments)</w:t>
      </w:r>
      <w:r w:rsidR="00364512">
        <w:t xml:space="preserve">. </w:t>
      </w:r>
      <w:r w:rsidR="008435AC">
        <w:t xml:space="preserve">To perform bootstrap analyses, we ran 100 </w:t>
      </w:r>
      <w:r w:rsidR="00466E86">
        <w:t xml:space="preserve">separate </w:t>
      </w:r>
      <w:r w:rsidR="008435AC">
        <w:t>PSMC analyses using the segmented genome as input and the –b (bootstrap) option. The bootstrap option randomly</w:t>
      </w:r>
      <w:r w:rsidR="00AC16A1">
        <w:t xml:space="preserve"> </w:t>
      </w:r>
      <w:r w:rsidR="008435AC">
        <w:t>re</w:t>
      </w:r>
      <w:r w:rsidR="00AC16A1">
        <w:t>sample</w:t>
      </w:r>
      <w:r w:rsidR="008435AC">
        <w:t>s</w:t>
      </w:r>
      <w:r w:rsidR="00AC16A1">
        <w:t xml:space="preserve"> with replacement from </w:t>
      </w:r>
      <w:r w:rsidR="00AE2D18">
        <w:t xml:space="preserve">all of </w:t>
      </w:r>
      <w:r w:rsidR="00AC16A1">
        <w:t xml:space="preserve">the segments to generate </w:t>
      </w:r>
      <w:r w:rsidR="008435AC">
        <w:t>a</w:t>
      </w:r>
      <w:r w:rsidR="00AC16A1">
        <w:t xml:space="preserve"> </w:t>
      </w:r>
      <w:r w:rsidR="009158C2">
        <w:t xml:space="preserve">unique/bootstrapped </w:t>
      </w:r>
      <w:r w:rsidR="008435AC">
        <w:t xml:space="preserve">genome, </w:t>
      </w:r>
      <w:r w:rsidR="009158C2">
        <w:t xml:space="preserve">similar in size to the original, </w:t>
      </w:r>
      <w:r w:rsidR="008435AC">
        <w:t>and then runs PSMC on the bootstrapped genome.</w:t>
      </w:r>
      <w:r w:rsidR="00B42ED1">
        <w:t xml:space="preserve"> </w:t>
      </w:r>
      <w:r w:rsidR="00466E86">
        <w:t xml:space="preserve">Note that bootstrapped genome sets were independent among different pairwise </w:t>
      </w:r>
      <w:r w:rsidR="00466E86" w:rsidRPr="00466E86">
        <w:rPr>
          <w:i/>
        </w:rPr>
        <w:t>Mimulus</w:t>
      </w:r>
      <w:r w:rsidR="00466E86">
        <w:t xml:space="preserve"> comparisons. </w:t>
      </w:r>
      <w:r w:rsidR="00B42ED1">
        <w:t xml:space="preserve">For our analyses </w:t>
      </w:r>
      <w:r w:rsidR="00982967">
        <w:t>w</w:t>
      </w:r>
      <w:r w:rsidR="009158C2">
        <w:t xml:space="preserve">e present </w:t>
      </w:r>
      <w:r w:rsidR="00982967">
        <w:t xml:space="preserve">both </w:t>
      </w:r>
      <w:r w:rsidR="009158C2">
        <w:t xml:space="preserve">the point estimate using the full pseudo-diploid genome for each pairwise comparison (dark, thick lines) and the </w:t>
      </w:r>
      <w:r w:rsidR="00982967">
        <w:t xml:space="preserve">100 </w:t>
      </w:r>
      <w:r w:rsidR="009158C2">
        <w:t>bootstrap</w:t>
      </w:r>
      <w:r w:rsidR="00982967">
        <w:t xml:space="preserve"> analyse</w:t>
      </w:r>
      <w:r w:rsidR="009158C2">
        <w:t>s (lighter, thin lines)</w:t>
      </w:r>
      <w:r w:rsidR="00982967">
        <w:t>.</w:t>
      </w:r>
    </w:p>
    <w:p w14:paraId="10349973" w14:textId="77777777" w:rsidR="00A86BAA" w:rsidRPr="00B15D61" w:rsidRDefault="00A86BAA" w:rsidP="005C642E"/>
    <w:p w14:paraId="4CEF9A6E" w14:textId="77777777" w:rsidR="005C642E" w:rsidRPr="00B15D61" w:rsidRDefault="005C642E" w:rsidP="005C642E">
      <w:r w:rsidRPr="00B15D61">
        <w:rPr>
          <w:i/>
        </w:rPr>
        <w:t>Treemix analyses:</w:t>
      </w:r>
    </w:p>
    <w:p w14:paraId="1F045D02" w14:textId="77777777" w:rsidR="005C642E" w:rsidRPr="00B15D61" w:rsidRDefault="005C642E" w:rsidP="005C642E">
      <w:pPr>
        <w:ind w:firstLine="720"/>
      </w:pPr>
      <w:r w:rsidRPr="00B15D61">
        <w:t xml:space="preserve">Genotypes for these analyses consisted of </w:t>
      </w:r>
      <w:r w:rsidR="00C61415">
        <w:t xml:space="preserve">the </w:t>
      </w:r>
      <w:r w:rsidRPr="00B15D61">
        <w:t xml:space="preserve">14,000 </w:t>
      </w:r>
      <w:proofErr w:type="spellStart"/>
      <w:r w:rsidRPr="00B15D61">
        <w:t>biallelic</w:t>
      </w:r>
      <w:proofErr w:type="spellEnd"/>
      <w:r w:rsidRPr="00B15D61">
        <w:t xml:space="preserve"> SNPs </w:t>
      </w:r>
      <w:r w:rsidR="00C61415">
        <w:t xml:space="preserve">used in our </w:t>
      </w:r>
      <w:proofErr w:type="gramStart"/>
      <w:r w:rsidR="00C61415">
        <w:t>neighbor-joining</w:t>
      </w:r>
      <w:proofErr w:type="gramEnd"/>
      <w:r w:rsidR="00C61415">
        <w:t xml:space="preserve"> and PCA analyses (above)</w:t>
      </w:r>
      <w:r w:rsidR="00D377B9">
        <w:t xml:space="preserve">. </w:t>
      </w:r>
      <w:r w:rsidRPr="00B15D61">
        <w:t>We considered each line a population, with population allele counts being represented as ‘2,0’ or ‘0,2’ for the alternate genotypes, and ‘0,0’ as missing data.</w:t>
      </w:r>
      <w:r w:rsidR="00D377B9">
        <w:t xml:space="preserve"> </w:t>
      </w:r>
    </w:p>
    <w:p w14:paraId="0570D08D" w14:textId="77777777" w:rsidR="005C642E" w:rsidRPr="00B15D61" w:rsidRDefault="005C642E" w:rsidP="005C642E"/>
    <w:p w14:paraId="53FD54E3" w14:textId="77777777" w:rsidR="005C642E" w:rsidRPr="00B15D61" w:rsidRDefault="000E3EFC" w:rsidP="005C642E">
      <w:pPr>
        <w:rPr>
          <w:i/>
        </w:rPr>
      </w:pPr>
      <w:r w:rsidRPr="00B15D61">
        <w:rPr>
          <w:i/>
        </w:rPr>
        <w:t>HMM</w:t>
      </w:r>
      <w:r>
        <w:rPr>
          <w:i/>
        </w:rPr>
        <w:t xml:space="preserve"> to identify introgression in M. </w:t>
      </w:r>
      <w:r w:rsidRPr="00220102">
        <w:rPr>
          <w:i/>
        </w:rPr>
        <w:t>guttatus</w:t>
      </w:r>
      <w:r w:rsidRPr="00B15D61">
        <w:rPr>
          <w:i/>
        </w:rPr>
        <w:t>:</w:t>
      </w:r>
    </w:p>
    <w:p w14:paraId="38AE73FD" w14:textId="77777777" w:rsidR="005C642E" w:rsidRPr="00B15D61" w:rsidRDefault="005C642E" w:rsidP="005C642E">
      <w:pPr>
        <w:ind w:firstLine="720"/>
      </w:pPr>
      <w:r w:rsidRPr="00B15D61">
        <w:t xml:space="preserve">To make </w:t>
      </w:r>
      <w:r w:rsidR="000E3EFC">
        <w:t>appropriate</w:t>
      </w:r>
      <w:r w:rsidRPr="00B15D61">
        <w:t xml:space="preserve"> emission probabilities for our HMM we need to generate a comparable distribution of pairwise comparisons within our four </w:t>
      </w:r>
      <w:r w:rsidR="00277A49" w:rsidRPr="00324EFB">
        <w:rPr>
          <w:i/>
        </w:rPr>
        <w:t xml:space="preserve">M. </w:t>
      </w:r>
      <w:r w:rsidRPr="00324EFB">
        <w:rPr>
          <w:i/>
        </w:rPr>
        <w:t>nasutus</w:t>
      </w:r>
      <w:r w:rsidRPr="00B15D61">
        <w:t xml:space="preserve"> samples and between focal </w:t>
      </w:r>
      <w:r w:rsidR="00277A49" w:rsidRPr="00324EFB">
        <w:rPr>
          <w:i/>
        </w:rPr>
        <w:t xml:space="preserve">M. </w:t>
      </w:r>
      <w:r w:rsidRPr="00324EFB">
        <w:rPr>
          <w:i/>
        </w:rPr>
        <w:t>guttatus</w:t>
      </w:r>
      <w:r w:rsidRPr="00B15D61">
        <w:t xml:space="preserve"> samples and the four </w:t>
      </w:r>
      <w:r w:rsidRPr="00B15D61">
        <w:rPr>
          <w:i/>
        </w:rPr>
        <w:t>M. nasutus</w:t>
      </w:r>
      <w:r w:rsidRPr="00B15D61">
        <w:t xml:space="preserve"> samples. We also </w:t>
      </w:r>
      <w:r w:rsidR="00C61415">
        <w:t xml:space="preserve">must </w:t>
      </w:r>
      <w:r w:rsidRPr="00B15D61">
        <w:t xml:space="preserve">acknowledge the heterogeneity in the density of </w:t>
      </w:r>
      <w:r w:rsidR="00C10BBE">
        <w:t>called sites (</w:t>
      </w:r>
      <w:r w:rsidR="00C10BBE" w:rsidRPr="002C781F">
        <w:rPr>
          <w:i/>
        </w:rPr>
        <w:t>i.e.</w:t>
      </w:r>
      <w:r w:rsidR="002C781F">
        <w:t>,</w:t>
      </w:r>
      <w:r w:rsidR="00111025">
        <w:t xml:space="preserve"> sites where both samples surpass our quality cutoffs)</w:t>
      </w:r>
      <w:r w:rsidRPr="00B15D61">
        <w:t xml:space="preserve"> across the genome and across individuals. To even out sample size </w:t>
      </w:r>
      <w:r w:rsidR="00C61415">
        <w:t>(</w:t>
      </w:r>
      <w:r w:rsidRPr="00B15D61">
        <w:t xml:space="preserve">because each </w:t>
      </w:r>
      <w:r w:rsidRPr="00B15D61">
        <w:rPr>
          <w:i/>
        </w:rPr>
        <w:t>M. nasutus</w:t>
      </w:r>
      <w:r w:rsidRPr="00B15D61">
        <w:t xml:space="preserve"> could be compared to three other </w:t>
      </w:r>
      <w:r w:rsidRPr="00B15D61">
        <w:rPr>
          <w:i/>
        </w:rPr>
        <w:t>M. nasutus</w:t>
      </w:r>
      <w:r w:rsidRPr="00B15D61">
        <w:t xml:space="preserve"> samples, while each </w:t>
      </w:r>
      <w:r w:rsidRPr="00B15D61">
        <w:rPr>
          <w:i/>
        </w:rPr>
        <w:t>M. guttatus</w:t>
      </w:r>
      <w:r w:rsidRPr="00B15D61">
        <w:t xml:space="preserve"> sample could be compared to four </w:t>
      </w:r>
      <w:r w:rsidRPr="00B15D61">
        <w:rPr>
          <w:i/>
        </w:rPr>
        <w:t>M. nasutus</w:t>
      </w:r>
      <w:r w:rsidR="00C61415">
        <w:t xml:space="preserve"> samples)</w:t>
      </w:r>
      <w:r w:rsidRPr="00B15D61">
        <w:t xml:space="preserve">, we alternately left out one </w:t>
      </w:r>
      <w:r w:rsidRPr="00B15D61">
        <w:rPr>
          <w:i/>
        </w:rPr>
        <w:t>M. nasutus</w:t>
      </w:r>
      <w:r w:rsidRPr="00B15D61">
        <w:t xml:space="preserve"> sample in our calculation of </w:t>
      </w:r>
      <w:r w:rsidRPr="00B82283">
        <w:rPr>
          <w:rFonts w:ascii="Symbol" w:hAnsi="Symbol"/>
        </w:rPr>
        <w:t></w:t>
      </w:r>
      <w:r w:rsidRPr="00B15D61">
        <w:t xml:space="preserve"> between an </w:t>
      </w:r>
      <w:r w:rsidRPr="00B15D61">
        <w:rPr>
          <w:i/>
        </w:rPr>
        <w:t>M. guttatus</w:t>
      </w:r>
      <w:r w:rsidRPr="00B15D61">
        <w:t xml:space="preserve"> sample and the nearest </w:t>
      </w:r>
      <w:r w:rsidRPr="00B15D61">
        <w:rPr>
          <w:i/>
        </w:rPr>
        <w:t>M. nasutus</w:t>
      </w:r>
      <w:r w:rsidRPr="00B15D61">
        <w:t xml:space="preserve">. We combined all values across the 16 classes of comparisons (the product of four </w:t>
      </w:r>
      <w:r w:rsidRPr="00B15D61">
        <w:rPr>
          <w:i/>
        </w:rPr>
        <w:t>M. guttatus</w:t>
      </w:r>
      <w:r w:rsidRPr="00B15D61">
        <w:t xml:space="preserve"> samples and the four ways to leave out one </w:t>
      </w:r>
      <w:r w:rsidRPr="00B15D61">
        <w:rPr>
          <w:i/>
        </w:rPr>
        <w:t>M. nasutus</w:t>
      </w:r>
      <w:r w:rsidRPr="00B15D61">
        <w:t xml:space="preserve"> sample) to calculate the empirical distribution of </w:t>
      </w:r>
      <w:r w:rsidRPr="00B82283">
        <w:rPr>
          <w:rFonts w:ascii="Symbol" w:hAnsi="Symbol"/>
        </w:rPr>
        <w:t></w:t>
      </w:r>
      <w:r w:rsidRPr="00B15D61">
        <w:t xml:space="preserve"> to the nearest </w:t>
      </w:r>
      <w:r w:rsidRPr="00B15D61">
        <w:rPr>
          <w:i/>
        </w:rPr>
        <w:t>M. nasutus</w:t>
      </w:r>
      <w:r w:rsidRPr="00B15D61">
        <w:t xml:space="preserve"> sample. </w:t>
      </w:r>
    </w:p>
    <w:p w14:paraId="17A47D7D" w14:textId="77777777" w:rsidR="005C642E" w:rsidRPr="00B15D61" w:rsidRDefault="005C642E" w:rsidP="00526E1D">
      <w:pPr>
        <w:ind w:firstLine="720"/>
      </w:pPr>
      <w:r w:rsidRPr="00B15D61">
        <w:t xml:space="preserve">To accommodate the heterogeneity in the number of </w:t>
      </w:r>
      <w:r w:rsidR="0089118E">
        <w:t>called</w:t>
      </w:r>
      <w:r w:rsidRPr="00B15D61">
        <w:t xml:space="preserve"> sites, we bin all pairwise comparisons in 1kb windows by the number of </w:t>
      </w:r>
      <w:r w:rsidR="0089118E">
        <w:t>sites with data for</w:t>
      </w:r>
      <w:r w:rsidR="0089118E" w:rsidRPr="0089118E">
        <w:t xml:space="preserve"> both lines</w:t>
      </w:r>
      <w:r w:rsidR="0089118E">
        <w:t xml:space="preserve"> </w:t>
      </w:r>
      <w:r w:rsidRPr="00B15D61">
        <w:t xml:space="preserve">(greater than the smaller bounds and less than or equal to the larger 0,5,10,20,50,75,100,250). </w:t>
      </w:r>
      <w:r w:rsidR="00526E1D" w:rsidRPr="00F643CB">
        <w:rPr>
          <w:rFonts w:ascii="Cambria" w:eastAsia="Times New Roman" w:hAnsi="Cambria" w:cs="Arial"/>
          <w:color w:val="222222"/>
          <w:shd w:val="clear" w:color="auto" w:fill="FFFFFF"/>
        </w:rPr>
        <w:t>Within each window</w:t>
      </w:r>
      <w:r w:rsidR="00526E1D">
        <w:rPr>
          <w:rFonts w:ascii="Cambria" w:eastAsia="Times New Roman" w:hAnsi="Cambria" w:cs="Arial"/>
          <w:color w:val="222222"/>
          <w:shd w:val="clear" w:color="auto" w:fill="FFFFFF"/>
        </w:rPr>
        <w:t>,</w:t>
      </w:r>
      <w:r w:rsidR="00526E1D" w:rsidRPr="00F643CB">
        <w:rPr>
          <w:rFonts w:ascii="Cambria" w:eastAsia="Times New Roman" w:hAnsi="Cambria" w:cs="Arial"/>
          <w:color w:val="222222"/>
          <w:shd w:val="clear" w:color="auto" w:fill="FFFFFF"/>
        </w:rPr>
        <w:t xml:space="preserve"> there are 3 pairwise comparisons. Among these, we select the compar</w:t>
      </w:r>
      <w:r w:rsidR="00526E1D" w:rsidRPr="00526E1D">
        <w:rPr>
          <w:rFonts w:ascii="Cambria" w:eastAsia="Times New Roman" w:hAnsi="Cambria" w:cs="Arial"/>
          <w:color w:val="222222"/>
          <w:shd w:val="clear" w:color="auto" w:fill="FFFFFF"/>
        </w:rPr>
        <w:t xml:space="preserve">ison with the lowest pairwise </w:t>
      </w:r>
      <w:r w:rsidR="00526E1D" w:rsidRPr="00F643CB">
        <w:rPr>
          <w:rFonts w:ascii="Symbol" w:eastAsia="Times New Roman" w:hAnsi="Symbol" w:cs="Arial"/>
          <w:color w:val="222222"/>
          <w:shd w:val="clear" w:color="auto" w:fill="FFFFFF"/>
        </w:rPr>
        <w:t></w:t>
      </w:r>
      <w:r w:rsidR="00526E1D" w:rsidRPr="00F643CB">
        <w:rPr>
          <w:rFonts w:ascii="Cambria" w:eastAsia="Times New Roman" w:hAnsi="Cambria" w:cs="Arial"/>
          <w:color w:val="222222"/>
          <w:shd w:val="clear" w:color="auto" w:fill="FFFFFF"/>
        </w:rPr>
        <w:t xml:space="preserve"> that is also in the bin with the most sites</w:t>
      </w:r>
      <w:r w:rsidRPr="00B15D61">
        <w:t>. In practice, this usually amount</w:t>
      </w:r>
      <w:r w:rsidR="00E07C63">
        <w:t>s</w:t>
      </w:r>
      <w:r w:rsidRPr="00B15D61">
        <w:t xml:space="preserve"> to selecting the lowest pairwise </w:t>
      </w:r>
      <w:r w:rsidRPr="00B82283">
        <w:rPr>
          <w:rFonts w:ascii="Symbol" w:hAnsi="Symbol"/>
        </w:rPr>
        <w:t></w:t>
      </w:r>
      <w:r w:rsidRPr="00B15D61">
        <w:t xml:space="preserve"> in a window, because in 65% of windows all three pairwise comparisons to a focal individual are in the same</w:t>
      </w:r>
      <w:r w:rsidR="0089118E">
        <w:t xml:space="preserve"> </w:t>
      </w:r>
      <w:r w:rsidRPr="00B15D61">
        <w:t xml:space="preserve">bin. Nonetheless, we make note of the number of pairwise comparisons for each minimum </w:t>
      </w:r>
      <w:r w:rsidRPr="00B82283">
        <w:rPr>
          <w:rFonts w:ascii="Symbol" w:hAnsi="Symbol"/>
        </w:rPr>
        <w:t></w:t>
      </w:r>
      <w:r w:rsidRPr="00B15D61">
        <w:t xml:space="preserve"> value and use this as a second layer of conditioning, below. For each set of conditioning we calculate the frequency of windows with </w:t>
      </w:r>
      <w:r w:rsidRPr="00B82283">
        <w:rPr>
          <w:rFonts w:ascii="Symbol" w:hAnsi="Symbol"/>
        </w:rPr>
        <w:t></w:t>
      </w:r>
      <w:r w:rsidRPr="00B15D61">
        <w:t xml:space="preserve"> in given discretized bins.</w:t>
      </w:r>
    </w:p>
    <w:p w14:paraId="1C6EF051" w14:textId="56D3DCF6" w:rsidR="002811A9" w:rsidRDefault="005C642E" w:rsidP="002811A9">
      <w:pPr>
        <w:ind w:firstLine="720"/>
      </w:pPr>
      <w:r w:rsidRPr="00B15D61">
        <w:t xml:space="preserve">With our distribution of </w:t>
      </w:r>
      <w:r w:rsidRPr="00B82283">
        <w:rPr>
          <w:rFonts w:ascii="Symbol" w:hAnsi="Symbol"/>
        </w:rPr>
        <w:t></w:t>
      </w:r>
      <w:r w:rsidRPr="00B15D61">
        <w:t xml:space="preserve"> to the nearest </w:t>
      </w:r>
      <w:r w:rsidRPr="00B15D61">
        <w:rPr>
          <w:i/>
        </w:rPr>
        <w:t>M. nasutus</w:t>
      </w:r>
      <w:r w:rsidRPr="00B15D61">
        <w:t xml:space="preserve"> samples in hand, we can now calculate emission probabilities. We do so for each 1kb window, conditional on the largest bin of </w:t>
      </w:r>
      <w:r w:rsidR="00111025">
        <w:t>called</w:t>
      </w:r>
      <w:r w:rsidR="00C10BBE">
        <w:t xml:space="preserve"> </w:t>
      </w:r>
      <w:r w:rsidRPr="00B15D61">
        <w:t xml:space="preserve">sites and the number of pairwise comparisons with this number of </w:t>
      </w:r>
      <w:r w:rsidR="00111025">
        <w:t>called</w:t>
      </w:r>
      <w:r w:rsidR="00111025" w:rsidRPr="00B15D61">
        <w:t xml:space="preserve"> </w:t>
      </w:r>
      <w:r w:rsidRPr="00B15D61">
        <w:t xml:space="preserve">sites. For a given </w:t>
      </w:r>
      <w:r w:rsidRPr="00B15D61">
        <w:rPr>
          <w:i/>
        </w:rPr>
        <w:t>M. guttatus</w:t>
      </w:r>
      <w:r w:rsidRPr="00B15D61">
        <w:t xml:space="preserve"> sample, we systematically leave out one </w:t>
      </w:r>
      <w:r w:rsidRPr="00B15D61">
        <w:rPr>
          <w:i/>
        </w:rPr>
        <w:t>M. nasutus</w:t>
      </w:r>
      <w:r w:rsidRPr="00B15D61">
        <w:t xml:space="preserve"> sample, looping over each </w:t>
      </w:r>
      <w:r w:rsidRPr="00B15D61">
        <w:rPr>
          <w:i/>
        </w:rPr>
        <w:t>M. nasutus</w:t>
      </w:r>
      <w:r w:rsidRPr="00B15D61">
        <w:t xml:space="preserve"> sample. We then find the emission probabilities for </w:t>
      </w:r>
      <w:r w:rsidRPr="00B15D61">
        <w:rPr>
          <w:i/>
        </w:rPr>
        <w:t>M. guttatus</w:t>
      </w:r>
      <w:r w:rsidRPr="00B15D61">
        <w:t xml:space="preserve"> or </w:t>
      </w:r>
      <w:r w:rsidRPr="00B15D61">
        <w:rPr>
          <w:i/>
        </w:rPr>
        <w:t>M. nasutus</w:t>
      </w:r>
      <w:r w:rsidRPr="00B15D61">
        <w:t xml:space="preserve"> ancestry by finding the proportion of appropriately binned minimum </w:t>
      </w:r>
      <w:r w:rsidRPr="00F643CB">
        <w:rPr>
          <w:rFonts w:ascii="Symbol" w:hAnsi="Symbol"/>
        </w:rPr>
        <w:t></w:t>
      </w:r>
      <w:r w:rsidRPr="00B15D61">
        <w:t xml:space="preserve"> values in our within </w:t>
      </w:r>
      <w:r w:rsidR="004E085B" w:rsidRPr="00324EFB">
        <w:rPr>
          <w:i/>
        </w:rPr>
        <w:t xml:space="preserve">M. </w:t>
      </w:r>
      <w:r w:rsidRPr="00324EFB">
        <w:rPr>
          <w:i/>
        </w:rPr>
        <w:t>nasutus</w:t>
      </w:r>
      <w:r w:rsidRPr="00B15D61">
        <w:t xml:space="preserve"> comparisons and the proportion of minimum </w:t>
      </w:r>
      <w:r w:rsidRPr="00B82283">
        <w:rPr>
          <w:rFonts w:ascii="Symbol" w:hAnsi="Symbol"/>
        </w:rPr>
        <w:t></w:t>
      </w:r>
      <w:r w:rsidRPr="00B15D61">
        <w:t xml:space="preserve"> values in </w:t>
      </w:r>
      <w:r w:rsidRPr="00B15D61">
        <w:rPr>
          <w:i/>
        </w:rPr>
        <w:t>M. guttatus</w:t>
      </w:r>
      <w:r w:rsidRPr="00B15D61">
        <w:t xml:space="preserve"> to </w:t>
      </w:r>
      <w:r w:rsidRPr="00B15D61">
        <w:rPr>
          <w:i/>
        </w:rPr>
        <w:t>M. nasutus</w:t>
      </w:r>
      <w:r w:rsidRPr="00B15D61">
        <w:t xml:space="preserve"> comparisons, respectively. Finally, we average these emission</w:t>
      </w:r>
      <w:r w:rsidR="004E085B">
        <w:t xml:space="preserve"> probabilities</w:t>
      </w:r>
      <w:r w:rsidRPr="00B15D61">
        <w:t xml:space="preserve"> across the four ways in which we left out a </w:t>
      </w:r>
      <w:r w:rsidRPr="00B15D61">
        <w:rPr>
          <w:i/>
        </w:rPr>
        <w:t>M. nasutus</w:t>
      </w:r>
      <w:r w:rsidRPr="00B15D61">
        <w:t xml:space="preserve"> sample.</w:t>
      </w:r>
    </w:p>
    <w:p w14:paraId="670606F9" w14:textId="77777777" w:rsidR="002811A9" w:rsidRDefault="002811A9" w:rsidP="002811A9"/>
    <w:p w14:paraId="6D467D75" w14:textId="77777777" w:rsidR="002811A9" w:rsidRPr="002811A9" w:rsidRDefault="002811A9" w:rsidP="002811A9">
      <w:pPr>
        <w:rPr>
          <w:i/>
        </w:rPr>
      </w:pPr>
      <w:r w:rsidRPr="002811A9">
        <w:rPr>
          <w:i/>
        </w:rPr>
        <w:t>Recombination map:</w:t>
      </w:r>
    </w:p>
    <w:p w14:paraId="4447ED23" w14:textId="77777777" w:rsidR="002811A9" w:rsidRDefault="0022483B" w:rsidP="002811A9">
      <w:r>
        <w:tab/>
      </w:r>
      <w:r w:rsidR="002811A9">
        <w:t xml:space="preserve">In order </w:t>
      </w:r>
      <w:r w:rsidR="00CB1A12">
        <w:t xml:space="preserve">to </w:t>
      </w:r>
      <w:r w:rsidR="002811A9">
        <w:t xml:space="preserve">approximate </w:t>
      </w:r>
      <w:r w:rsidR="002923DD">
        <w:t xml:space="preserve">the </w:t>
      </w:r>
      <w:r w:rsidR="002811A9">
        <w:t>genetic</w:t>
      </w:r>
      <w:r w:rsidR="002923DD">
        <w:t xml:space="preserve"> distance</w:t>
      </w:r>
      <w:r w:rsidR="002811A9">
        <w:t xml:space="preserve"> per physical </w:t>
      </w:r>
      <w:r w:rsidR="002923DD">
        <w:t>unit (</w:t>
      </w:r>
      <w:proofErr w:type="spellStart"/>
      <w:r w:rsidR="002923DD">
        <w:t>cM</w:t>
      </w:r>
      <w:proofErr w:type="spellEnd"/>
      <w:r w:rsidR="002923DD">
        <w:t>/kb) of</w:t>
      </w:r>
      <w:r w:rsidR="002811A9">
        <w:t xml:space="preserve"> the IM62 </w:t>
      </w:r>
      <w:r w:rsidR="002811A9" w:rsidRPr="00B6054F">
        <w:rPr>
          <w:i/>
        </w:rPr>
        <w:t>M. guttatus</w:t>
      </w:r>
      <w:r w:rsidR="002811A9">
        <w:t xml:space="preserve"> v2.0 reference genome </w:t>
      </w:r>
      <w:r w:rsidR="000D6FE7">
        <w:fldChar w:fldCharType="begin"/>
      </w:r>
      <w:r w:rsidR="00AB75F2">
        <w:instrText xml:space="preserve"> ADDIN EN.CITE &lt;EndNote&gt;&lt;Cite&gt;&lt;Author&gt;Joint Genome Institute&lt;/Author&gt;&lt;RecNum&gt;581&lt;/RecNum&gt;&lt;DisplayText&gt;(7)&lt;/DisplayText&gt;&lt;record&gt;&lt;rec-number&gt;581&lt;/rec-number&gt;&lt;foreign-keys&gt;&lt;key app="EN" db-id="xz920s9stz5adeef9xlvesd52pxf5rap5pxw" timestamp="1381619488"&gt;581&lt;/key&gt;&lt;/foreign-keys&gt;&lt;ref-type name="Web Page"&gt;12&lt;/ref-type&gt;&lt;contributors&gt;&lt;authors&gt;&lt;author&gt;Joint Genome Institute, DoE&lt;/author&gt;&lt;/authors&gt;&lt;/contributors&gt;&lt;titles&gt;&lt;title&gt;Mimulus Genome Project&lt;/title&gt;&lt;/titles&gt;&lt;volume&gt;2013&lt;/volume&gt;&lt;dates&gt;&lt;/dates&gt;&lt;urls&gt;&lt;related-urls&gt;&lt;url&gt;http://www.phytozome.net/mimulus_er.php&lt;/url&gt;&lt;/related-urls&gt;&lt;/urls&gt;&lt;/record&gt;&lt;/Cite&gt;&lt;/EndNote&gt;</w:instrText>
      </w:r>
      <w:r w:rsidR="000D6FE7">
        <w:fldChar w:fldCharType="separate"/>
      </w:r>
      <w:r w:rsidR="00AB75F2">
        <w:rPr>
          <w:noProof/>
        </w:rPr>
        <w:t>(</w:t>
      </w:r>
      <w:hyperlink w:anchor="_ENREF_7" w:tooltip="Joint Genome Institute,  #581" w:history="1">
        <w:r w:rsidR="00AB75F2">
          <w:rPr>
            <w:noProof/>
          </w:rPr>
          <w:t>7</w:t>
        </w:r>
      </w:hyperlink>
      <w:r w:rsidR="00AB75F2">
        <w:rPr>
          <w:noProof/>
        </w:rPr>
        <w:t>)</w:t>
      </w:r>
      <w:r w:rsidR="000D6FE7">
        <w:fldChar w:fldCharType="end"/>
      </w:r>
      <w:r w:rsidR="002811A9">
        <w:t xml:space="preserve">, we </w:t>
      </w:r>
      <w:r w:rsidR="002923DD">
        <w:t>accessed the map resources available</w:t>
      </w:r>
      <w:r w:rsidR="00324EFB">
        <w:t xml:space="preserve"> at</w:t>
      </w:r>
      <w:r w:rsidR="002923DD">
        <w:t xml:space="preserve"> </w:t>
      </w:r>
      <w:r w:rsidR="002923DD" w:rsidRPr="00324EFB">
        <w:t>http://www.mimulusevolution.org</w:t>
      </w:r>
      <w:r w:rsidR="002923DD">
        <w:t>. We beg</w:t>
      </w:r>
      <w:r w:rsidR="002C781F">
        <w:t>a</w:t>
      </w:r>
      <w:r w:rsidR="002923DD">
        <w:t xml:space="preserve">n with </w:t>
      </w:r>
      <w:r w:rsidR="002811A9">
        <w:t xml:space="preserve">the </w:t>
      </w:r>
      <w:proofErr w:type="spellStart"/>
      <w:r w:rsidR="002811A9">
        <w:t>IMxIM</w:t>
      </w:r>
      <w:proofErr w:type="spellEnd"/>
      <w:r w:rsidR="002811A9">
        <w:t xml:space="preserve"> map as an initial map because it contains linkage information from multiple individuals from the IM population. The </w:t>
      </w:r>
      <w:proofErr w:type="spellStart"/>
      <w:r w:rsidR="002811A9">
        <w:t>IMxIM</w:t>
      </w:r>
      <w:proofErr w:type="spellEnd"/>
      <w:r w:rsidR="002811A9">
        <w:t xml:space="preserve"> map also has the greatest number of mapped markers. To </w:t>
      </w:r>
      <w:r w:rsidR="002923DD">
        <w:t>increase</w:t>
      </w:r>
      <w:r w:rsidR="002811A9">
        <w:t xml:space="preserve"> marker density we added markers from </w:t>
      </w:r>
      <w:r w:rsidR="00CB1A12">
        <w:t xml:space="preserve">the two </w:t>
      </w:r>
      <w:r w:rsidR="002923DD">
        <w:t xml:space="preserve">additional </w:t>
      </w:r>
      <w:proofErr w:type="spellStart"/>
      <w:r w:rsidR="00CB1A12">
        <w:t>IMxSF</w:t>
      </w:r>
      <w:proofErr w:type="spellEnd"/>
      <w:r w:rsidR="00CB1A12">
        <w:t xml:space="preserve"> </w:t>
      </w:r>
      <w:r w:rsidR="002923DD">
        <w:t>maps</w:t>
      </w:r>
      <w:r w:rsidR="003F6C86">
        <w:t xml:space="preserve"> </w:t>
      </w:r>
      <w:r w:rsidR="002811A9">
        <w:t xml:space="preserve">not included in the </w:t>
      </w:r>
      <w:proofErr w:type="spellStart"/>
      <w:r w:rsidR="002811A9">
        <w:t>IMxIM</w:t>
      </w:r>
      <w:proofErr w:type="spellEnd"/>
      <w:r w:rsidR="002811A9">
        <w:t xml:space="preserve"> map. If flanking markers were shared between maps and if marker order was consistent, we assigned these additional markers a proportional genetic position in the </w:t>
      </w:r>
      <w:proofErr w:type="spellStart"/>
      <w:r w:rsidR="002811A9">
        <w:t>IMxIM</w:t>
      </w:r>
      <w:proofErr w:type="spellEnd"/>
      <w:r w:rsidR="002811A9">
        <w:t xml:space="preserve"> map according to their original recombination distance. We excluded entire regions where the genetic order of markers disagrees with the physical order of the reference genome, as well as regions distal to the first and last mapped marker on each chromosome; we did not estimate recombination in these regions or include them in our analyses with divergence. </w:t>
      </w:r>
      <w:r w:rsidR="002811A9" w:rsidRPr="00997182">
        <w:t xml:space="preserve">This conservative approach resulted in a final integrated map </w:t>
      </w:r>
      <w:r w:rsidR="002811A9" w:rsidRPr="00EA174C">
        <w:t>containing 28</w:t>
      </w:r>
      <w:r w:rsidR="002811A9">
        <w:t>5</w:t>
      </w:r>
      <w:r w:rsidR="002811A9" w:rsidRPr="00EA174C">
        <w:t xml:space="preserve"> markers with</w:t>
      </w:r>
      <w:r w:rsidR="002811A9" w:rsidRPr="00997182">
        <w:t xml:space="preserve"> a total map length of </w:t>
      </w:r>
      <w:r w:rsidR="002811A9">
        <w:t xml:space="preserve">~14.7 </w:t>
      </w:r>
      <w:proofErr w:type="spellStart"/>
      <w:r w:rsidR="002811A9" w:rsidRPr="00F41EE8">
        <w:t>Morgans</w:t>
      </w:r>
      <w:proofErr w:type="spellEnd"/>
      <w:r w:rsidR="002811A9" w:rsidRPr="00F41EE8">
        <w:t xml:space="preserve"> (with </w:t>
      </w:r>
      <w:r w:rsidR="002811A9">
        <w:t>genetic distances</w:t>
      </w:r>
      <w:r w:rsidR="002811A9" w:rsidRPr="000C7EBD">
        <w:t xml:space="preserve"> for ~256.5 Mb (87.5%)</w:t>
      </w:r>
      <w:r w:rsidR="002811A9">
        <w:t xml:space="preserve"> of </w:t>
      </w:r>
      <w:r w:rsidR="002811A9" w:rsidRPr="00997182">
        <w:t>th</w:t>
      </w:r>
      <w:r w:rsidR="002811A9">
        <w:t>e</w:t>
      </w:r>
      <w:r w:rsidR="002811A9" w:rsidRPr="00997182">
        <w:t xml:space="preserve"> </w:t>
      </w:r>
      <w:r w:rsidR="002811A9">
        <w:t>reference genome</w:t>
      </w:r>
      <w:r w:rsidR="002811A9" w:rsidRPr="00997182">
        <w:t>).</w:t>
      </w:r>
    </w:p>
    <w:p w14:paraId="16612678" w14:textId="77777777" w:rsidR="0022483B" w:rsidRDefault="0022483B" w:rsidP="002811A9"/>
    <w:p w14:paraId="280D7966" w14:textId="77777777" w:rsidR="0022483B" w:rsidRDefault="0022483B" w:rsidP="0022483B">
      <w:pPr>
        <w:rPr>
          <w:i/>
        </w:rPr>
      </w:pPr>
      <w:r w:rsidRPr="00B15D61">
        <w:rPr>
          <w:i/>
        </w:rPr>
        <w:t>Recombination rate and diversity (divergence):</w:t>
      </w:r>
    </w:p>
    <w:p w14:paraId="27F7138D" w14:textId="7D589763" w:rsidR="002811A9" w:rsidRPr="00B15D61" w:rsidRDefault="0022483B" w:rsidP="006E43EF">
      <w:r>
        <w:tab/>
      </w:r>
      <w:r w:rsidRPr="00B15D61">
        <w:t xml:space="preserve">While calculating mean synonymous diversity in a window, we also calculate mean depth at synonymous sites and mean synonymous divergence to the </w:t>
      </w:r>
      <w:r w:rsidR="00D3306C">
        <w:t>o</w:t>
      </w:r>
      <w:r w:rsidRPr="00B15D61">
        <w:t xml:space="preserve">utgroup, </w:t>
      </w:r>
      <w:r w:rsidRPr="00B15D61">
        <w:rPr>
          <w:i/>
        </w:rPr>
        <w:t>M. dentilobus</w:t>
      </w:r>
      <w:r w:rsidRPr="00B15D61">
        <w:t xml:space="preserve">. We then examine the spearman rank correlation of the local recombination rate and the residuals of the linear model where diversity is a function of divergence to </w:t>
      </w:r>
      <w:r w:rsidRPr="00B15D61">
        <w:rPr>
          <w:i/>
        </w:rPr>
        <w:t>M. dentilobus</w:t>
      </w:r>
      <w:r w:rsidRPr="00B15D61">
        <w:t xml:space="preserve"> and mean d</w:t>
      </w:r>
      <w:r w:rsidR="006E43EF">
        <w:t>epth at synonymous sites (Table S</w:t>
      </w:r>
      <w:r w:rsidR="006745BF">
        <w:t>6</w:t>
      </w:r>
      <w:r w:rsidRPr="00B15D61">
        <w:t xml:space="preserve">). </w:t>
      </w:r>
    </w:p>
    <w:p w14:paraId="4CB5C55D" w14:textId="77777777" w:rsidR="003C03DE" w:rsidRDefault="003C03DE" w:rsidP="00BB01D4">
      <w:pPr>
        <w:jc w:val="both"/>
        <w:rPr>
          <w:rFonts w:cs="Arial"/>
          <w:color w:val="000000" w:themeColor="text1"/>
        </w:rPr>
      </w:pPr>
    </w:p>
    <w:p w14:paraId="4069D24B" w14:textId="77777777" w:rsidR="00B0448E" w:rsidRDefault="00B0448E" w:rsidP="00BB01D4">
      <w:pPr>
        <w:jc w:val="both"/>
        <w:rPr>
          <w:rFonts w:cs="Arial"/>
          <w:color w:val="000000" w:themeColor="text1"/>
        </w:rPr>
      </w:pPr>
    </w:p>
    <w:p w14:paraId="36B566B5" w14:textId="77777777" w:rsidR="00B0448E" w:rsidRDefault="00B0448E" w:rsidP="00BB01D4">
      <w:pPr>
        <w:jc w:val="both"/>
        <w:rPr>
          <w:rFonts w:cs="Arial"/>
          <w:color w:val="000000" w:themeColor="text1"/>
        </w:rPr>
      </w:pPr>
    </w:p>
    <w:p w14:paraId="6831F0F6" w14:textId="77777777" w:rsidR="00B0448E" w:rsidRPr="00B15D61" w:rsidRDefault="00B0448E" w:rsidP="00BB01D4">
      <w:pPr>
        <w:jc w:val="both"/>
        <w:rPr>
          <w:rFonts w:cs="Arial"/>
          <w:color w:val="000000" w:themeColor="text1"/>
        </w:rPr>
      </w:pPr>
    </w:p>
    <w:p w14:paraId="74616303" w14:textId="7CEDE3F1" w:rsidR="00153ACC" w:rsidRPr="00B15D61" w:rsidRDefault="007123DD" w:rsidP="004A6370">
      <w:pPr>
        <w:jc w:val="both"/>
        <w:rPr>
          <w:rFonts w:cs="Arial"/>
          <w:b/>
          <w:color w:val="000000" w:themeColor="text1"/>
        </w:rPr>
      </w:pPr>
      <w:r>
        <w:rPr>
          <w:rFonts w:cs="Arial"/>
          <w:b/>
          <w:color w:val="000000" w:themeColor="text1"/>
        </w:rPr>
        <w:t xml:space="preserve">Supplementary </w:t>
      </w:r>
      <w:r w:rsidRPr="00B15D61">
        <w:rPr>
          <w:rFonts w:cs="Arial"/>
          <w:b/>
          <w:color w:val="000000" w:themeColor="text1"/>
        </w:rPr>
        <w:t>A</w:t>
      </w:r>
      <w:r>
        <w:rPr>
          <w:rFonts w:cs="Arial"/>
          <w:b/>
          <w:color w:val="000000" w:themeColor="text1"/>
        </w:rPr>
        <w:t>nalyses</w:t>
      </w:r>
      <w:r w:rsidRPr="00B15D61">
        <w:rPr>
          <w:rFonts w:cs="Arial"/>
          <w:b/>
          <w:color w:val="000000" w:themeColor="text1"/>
        </w:rPr>
        <w:t xml:space="preserve"> </w:t>
      </w:r>
      <w:r>
        <w:rPr>
          <w:rFonts w:cs="Arial"/>
          <w:b/>
          <w:color w:val="000000" w:themeColor="text1"/>
        </w:rPr>
        <w:t>and</w:t>
      </w:r>
      <w:r w:rsidRPr="00B15D61">
        <w:rPr>
          <w:rFonts w:cs="Arial"/>
          <w:b/>
          <w:color w:val="000000" w:themeColor="text1"/>
        </w:rPr>
        <w:t xml:space="preserve"> R</w:t>
      </w:r>
      <w:r>
        <w:rPr>
          <w:rFonts w:cs="Arial"/>
          <w:b/>
          <w:color w:val="000000" w:themeColor="text1"/>
        </w:rPr>
        <w:t>esults</w:t>
      </w:r>
    </w:p>
    <w:p w14:paraId="57206F50" w14:textId="77777777" w:rsidR="004A6370" w:rsidRPr="00B15D61" w:rsidRDefault="004A6370" w:rsidP="004A6370">
      <w:pPr>
        <w:jc w:val="both"/>
        <w:rPr>
          <w:rFonts w:cs="Arial"/>
          <w:i/>
          <w:color w:val="000000" w:themeColor="text1"/>
        </w:rPr>
      </w:pPr>
    </w:p>
    <w:p w14:paraId="125B2868" w14:textId="77777777" w:rsidR="00FB12FC" w:rsidRPr="00B15D61" w:rsidRDefault="00372C63" w:rsidP="004A6370">
      <w:pPr>
        <w:jc w:val="both"/>
        <w:rPr>
          <w:rFonts w:cs="Arial"/>
          <w:color w:val="000000" w:themeColor="text1"/>
        </w:rPr>
      </w:pPr>
      <w:r w:rsidRPr="00B15D61">
        <w:rPr>
          <w:rFonts w:cs="Arial"/>
          <w:i/>
          <w:color w:val="000000" w:themeColor="text1"/>
        </w:rPr>
        <w:t>P</w:t>
      </w:r>
      <w:r w:rsidR="00431247" w:rsidRPr="00B15D61">
        <w:rPr>
          <w:rFonts w:cs="Arial"/>
          <w:i/>
          <w:color w:val="000000" w:themeColor="text1"/>
        </w:rPr>
        <w:t>airwise comparisons</w:t>
      </w:r>
      <w:r w:rsidR="005B5166" w:rsidRPr="00B15D61">
        <w:rPr>
          <w:rFonts w:cs="Arial"/>
          <w:i/>
          <w:color w:val="000000" w:themeColor="text1"/>
        </w:rPr>
        <w:t>:</w:t>
      </w:r>
      <w:r w:rsidR="005B5166" w:rsidRPr="00B15D61">
        <w:rPr>
          <w:rFonts w:cs="Arial"/>
          <w:color w:val="000000" w:themeColor="text1"/>
        </w:rPr>
        <w:t xml:space="preserve"> </w:t>
      </w:r>
    </w:p>
    <w:p w14:paraId="4E29D72D" w14:textId="77878F54" w:rsidR="009A4669" w:rsidRPr="00B15D61" w:rsidRDefault="00B0448E" w:rsidP="004A6370">
      <w:pPr>
        <w:jc w:val="both"/>
        <w:rPr>
          <w:rFonts w:cs="Arial"/>
          <w:color w:val="000000" w:themeColor="text1"/>
        </w:rPr>
      </w:pPr>
      <w:r>
        <w:rPr>
          <w:rFonts w:cs="Arial"/>
          <w:color w:val="000000" w:themeColor="text1"/>
        </w:rPr>
        <w:tab/>
      </w:r>
      <w:r w:rsidR="005B5166" w:rsidRPr="00B15D61">
        <w:rPr>
          <w:rFonts w:cs="Arial"/>
          <w:color w:val="000000" w:themeColor="text1"/>
        </w:rPr>
        <w:t xml:space="preserve">Values of </w:t>
      </w:r>
      <w:r w:rsidR="005B5166" w:rsidRPr="00B15D61">
        <w:rPr>
          <w:rFonts w:ascii="Symbol" w:hAnsi="Symbol" w:cs="Arial"/>
          <w:color w:val="000000" w:themeColor="text1"/>
        </w:rPr>
        <w:t></w:t>
      </w:r>
      <w:r w:rsidR="005B5166" w:rsidRPr="00B15D61">
        <w:rPr>
          <w:rFonts w:cs="Arial"/>
          <w:color w:val="000000" w:themeColor="text1"/>
          <w:vertAlign w:val="subscript"/>
        </w:rPr>
        <w:t>S</w:t>
      </w:r>
      <w:r w:rsidR="005B5166" w:rsidRPr="00B15D61">
        <w:rPr>
          <w:rFonts w:cs="Arial"/>
          <w:color w:val="000000" w:themeColor="text1"/>
        </w:rPr>
        <w:t xml:space="preserve"> and </w:t>
      </w:r>
      <w:r w:rsidR="00B15D61" w:rsidRPr="00B15D61">
        <w:rPr>
          <w:rFonts w:ascii="Symbol" w:hAnsi="Symbol" w:cs="Arial"/>
          <w:color w:val="000000" w:themeColor="text1"/>
        </w:rPr>
        <w:t></w:t>
      </w:r>
      <w:r w:rsidR="005B5166" w:rsidRPr="00B15D61">
        <w:rPr>
          <w:rFonts w:cs="Arial"/>
          <w:color w:val="000000" w:themeColor="text1"/>
          <w:vertAlign w:val="subscript"/>
        </w:rPr>
        <w:t>N</w:t>
      </w:r>
      <w:r w:rsidR="005B5166" w:rsidRPr="00B15D61">
        <w:rPr>
          <w:rFonts w:cs="Arial"/>
          <w:color w:val="000000" w:themeColor="text1"/>
        </w:rPr>
        <w:t>/</w:t>
      </w:r>
      <w:r w:rsidR="00B15D61" w:rsidRPr="00B15D61">
        <w:rPr>
          <w:rFonts w:ascii="Symbol" w:hAnsi="Symbol" w:cs="Arial"/>
          <w:color w:val="000000" w:themeColor="text1"/>
        </w:rPr>
        <w:t></w:t>
      </w:r>
      <w:r w:rsidR="005B5166" w:rsidRPr="00B15D61">
        <w:rPr>
          <w:rFonts w:cs="Arial"/>
          <w:color w:val="000000" w:themeColor="text1"/>
          <w:vertAlign w:val="subscript"/>
        </w:rPr>
        <w:t>S</w:t>
      </w:r>
      <w:r w:rsidR="005B5166" w:rsidRPr="00B15D61">
        <w:rPr>
          <w:rFonts w:cs="Arial"/>
          <w:color w:val="000000" w:themeColor="text1"/>
        </w:rPr>
        <w:t xml:space="preserve"> for each pairwise comparison are presented in Table S2. </w:t>
      </w:r>
      <w:r w:rsidR="00E77F9D" w:rsidRPr="00B15D61">
        <w:rPr>
          <w:rFonts w:cs="Arial"/>
          <w:color w:val="000000" w:themeColor="text1"/>
        </w:rPr>
        <w:t xml:space="preserve">The mean number of pairwise </w:t>
      </w:r>
      <w:r w:rsidR="009A4669" w:rsidRPr="00B15D61">
        <w:rPr>
          <w:rFonts w:cs="Arial"/>
          <w:color w:val="000000" w:themeColor="text1"/>
        </w:rPr>
        <w:t xml:space="preserve">sequence differences between </w:t>
      </w:r>
      <w:r w:rsidR="009A4669" w:rsidRPr="00B15D61">
        <w:rPr>
          <w:rFonts w:cs="Arial"/>
          <w:i/>
          <w:color w:val="000000" w:themeColor="text1"/>
        </w:rPr>
        <w:t>M. nasutus</w:t>
      </w:r>
      <w:r w:rsidR="009A4669" w:rsidRPr="00B15D61">
        <w:rPr>
          <w:rFonts w:cs="Arial"/>
          <w:color w:val="000000" w:themeColor="text1"/>
        </w:rPr>
        <w:t xml:space="preserve"> and each focal </w:t>
      </w:r>
      <w:r w:rsidR="009A4669" w:rsidRPr="00B15D61">
        <w:rPr>
          <w:rFonts w:cs="Arial"/>
          <w:i/>
          <w:color w:val="000000" w:themeColor="text1"/>
        </w:rPr>
        <w:t>M. guttatus</w:t>
      </w:r>
      <w:r w:rsidR="009A4669" w:rsidRPr="00B15D61">
        <w:rPr>
          <w:rFonts w:cs="Arial"/>
          <w:color w:val="000000" w:themeColor="text1"/>
        </w:rPr>
        <w:t xml:space="preserve"> sample is 4.54% (Northern sympatric – CACG), 4.76% (Southern sympatric – DPRG), 5.05% (Southern allopatric – SLP), </w:t>
      </w:r>
      <w:proofErr w:type="gramStart"/>
      <w:r w:rsidR="009A4669" w:rsidRPr="00B15D61">
        <w:rPr>
          <w:rFonts w:cs="Arial"/>
          <w:color w:val="000000" w:themeColor="text1"/>
        </w:rPr>
        <w:t>5.41%</w:t>
      </w:r>
      <w:proofErr w:type="gramEnd"/>
      <w:r w:rsidR="009A4669" w:rsidRPr="00B15D61">
        <w:rPr>
          <w:rFonts w:cs="Arial"/>
          <w:color w:val="000000" w:themeColor="text1"/>
        </w:rPr>
        <w:t xml:space="preserve"> (Northern allopatric – AHQT).</w:t>
      </w:r>
      <w:r w:rsidR="00F32D64" w:rsidRPr="00B15D61">
        <w:rPr>
          <w:rFonts w:cs="Arial"/>
          <w:color w:val="000000" w:themeColor="text1"/>
        </w:rPr>
        <w:t xml:space="preserve"> </w:t>
      </w:r>
    </w:p>
    <w:p w14:paraId="3630B86F" w14:textId="77777777" w:rsidR="005B5166" w:rsidRPr="00B15D61" w:rsidRDefault="005B5166" w:rsidP="004A6370">
      <w:pPr>
        <w:ind w:firstLine="720"/>
        <w:jc w:val="both"/>
        <w:rPr>
          <w:rFonts w:cs="Arial"/>
          <w:color w:val="000000" w:themeColor="text1"/>
        </w:rPr>
      </w:pPr>
      <w:r w:rsidRPr="00B15D61">
        <w:rPr>
          <w:rFonts w:cs="Arial"/>
          <w:color w:val="000000" w:themeColor="text1"/>
        </w:rPr>
        <w:t xml:space="preserve">To highlight the influence of read length and depth on estimates of diversity, </w:t>
      </w:r>
      <w:r w:rsidR="006D0BED" w:rsidRPr="00B15D61">
        <w:rPr>
          <w:rFonts w:cs="Arial"/>
          <w:color w:val="000000" w:themeColor="text1"/>
        </w:rPr>
        <w:t>in Table S3</w:t>
      </w:r>
      <w:r w:rsidR="006D0BED">
        <w:rPr>
          <w:rFonts w:cs="Arial"/>
          <w:color w:val="000000" w:themeColor="text1"/>
        </w:rPr>
        <w:t xml:space="preserve"> </w:t>
      </w:r>
      <w:r w:rsidRPr="00B15D61">
        <w:rPr>
          <w:rFonts w:cs="Arial"/>
          <w:color w:val="000000" w:themeColor="text1"/>
        </w:rPr>
        <w:t xml:space="preserve">we </w:t>
      </w:r>
      <w:r w:rsidR="00FB12FC" w:rsidRPr="00B15D61">
        <w:rPr>
          <w:rFonts w:cs="Arial"/>
          <w:color w:val="000000" w:themeColor="text1"/>
        </w:rPr>
        <w:t xml:space="preserve">present mean </w:t>
      </w:r>
      <w:r w:rsidR="00B15D61" w:rsidRPr="00B15D61">
        <w:rPr>
          <w:rFonts w:ascii="Symbol" w:hAnsi="Symbol" w:cs="Arial"/>
          <w:color w:val="000000" w:themeColor="text1"/>
        </w:rPr>
        <w:t></w:t>
      </w:r>
      <w:r w:rsidR="00FB12FC" w:rsidRPr="00B15D61">
        <w:rPr>
          <w:rFonts w:cs="Arial"/>
          <w:color w:val="000000" w:themeColor="text1"/>
          <w:vertAlign w:val="subscript"/>
        </w:rPr>
        <w:t>S</w:t>
      </w:r>
      <w:r w:rsidR="00FB12FC" w:rsidRPr="00B15D61">
        <w:rPr>
          <w:rFonts w:cs="Arial"/>
          <w:color w:val="000000" w:themeColor="text1"/>
        </w:rPr>
        <w:t xml:space="preserve"> and </w:t>
      </w:r>
      <w:r w:rsidR="00B15D61" w:rsidRPr="00B15D61">
        <w:rPr>
          <w:rFonts w:ascii="Symbol" w:hAnsi="Symbol" w:cs="Arial"/>
          <w:color w:val="000000" w:themeColor="text1"/>
        </w:rPr>
        <w:t></w:t>
      </w:r>
      <w:r w:rsidR="00FB12FC" w:rsidRPr="00B15D61">
        <w:rPr>
          <w:rFonts w:cs="Arial"/>
          <w:color w:val="000000" w:themeColor="text1"/>
          <w:vertAlign w:val="subscript"/>
        </w:rPr>
        <w:t>N</w:t>
      </w:r>
      <w:r w:rsidR="00FB12FC" w:rsidRPr="00B15D61">
        <w:rPr>
          <w:rFonts w:cs="Arial"/>
          <w:color w:val="000000" w:themeColor="text1"/>
        </w:rPr>
        <w:t>/</w:t>
      </w:r>
      <w:r w:rsidR="00B15D61" w:rsidRPr="00B15D61">
        <w:rPr>
          <w:rFonts w:ascii="Symbol" w:hAnsi="Symbol" w:cs="Arial"/>
          <w:color w:val="000000" w:themeColor="text1"/>
        </w:rPr>
        <w:t></w:t>
      </w:r>
      <w:r w:rsidR="00FB12FC" w:rsidRPr="00B15D61">
        <w:rPr>
          <w:rFonts w:cs="Arial"/>
          <w:color w:val="000000" w:themeColor="text1"/>
          <w:vertAlign w:val="subscript"/>
        </w:rPr>
        <w:t>S</w:t>
      </w:r>
      <w:r w:rsidR="00FB12FC" w:rsidRPr="00B15D61">
        <w:rPr>
          <w:rFonts w:cs="Arial"/>
          <w:color w:val="000000" w:themeColor="text1"/>
        </w:rPr>
        <w:t xml:space="preserve"> </w:t>
      </w:r>
      <w:r w:rsidRPr="00B15D61">
        <w:rPr>
          <w:rFonts w:cs="Arial"/>
          <w:color w:val="000000" w:themeColor="text1"/>
        </w:rPr>
        <w:t xml:space="preserve">values </w:t>
      </w:r>
      <w:r w:rsidR="00FB12FC" w:rsidRPr="00B15D61">
        <w:rPr>
          <w:rFonts w:cs="Arial"/>
          <w:color w:val="000000" w:themeColor="text1"/>
        </w:rPr>
        <w:t xml:space="preserve">across all population comparisons split by </w:t>
      </w:r>
      <w:r w:rsidR="00895E3F">
        <w:rPr>
          <w:rFonts w:cs="Arial"/>
          <w:color w:val="000000" w:themeColor="text1"/>
        </w:rPr>
        <w:t xml:space="preserve">the number </w:t>
      </w:r>
      <w:r w:rsidR="006745BF">
        <w:rPr>
          <w:rFonts w:cs="Arial"/>
          <w:color w:val="000000" w:themeColor="text1"/>
        </w:rPr>
        <w:t xml:space="preserve">of </w:t>
      </w:r>
      <w:r w:rsidR="00FB12FC" w:rsidRPr="00B15D61">
        <w:rPr>
          <w:rFonts w:cs="Arial"/>
          <w:color w:val="000000" w:themeColor="text1"/>
        </w:rPr>
        <w:t>focal</w:t>
      </w:r>
      <w:r w:rsidR="00895E3F">
        <w:rPr>
          <w:rFonts w:cs="Arial"/>
          <w:color w:val="000000" w:themeColor="text1"/>
        </w:rPr>
        <w:t xml:space="preserve"> samples in a comparison</w:t>
      </w:r>
      <w:r w:rsidR="00F13A64">
        <w:rPr>
          <w:rFonts w:cs="Arial"/>
          <w:color w:val="000000" w:themeColor="text1"/>
        </w:rPr>
        <w:t xml:space="preserve"> (</w:t>
      </w:r>
      <w:r w:rsidR="00F13A64" w:rsidRPr="006D4640">
        <w:rPr>
          <w:rFonts w:cs="Arial"/>
          <w:i/>
          <w:color w:val="000000" w:themeColor="text1"/>
        </w:rPr>
        <w:t>i.e.</w:t>
      </w:r>
      <w:r w:rsidR="006D4640">
        <w:rPr>
          <w:rFonts w:cs="Arial"/>
          <w:color w:val="000000" w:themeColor="text1"/>
        </w:rPr>
        <w:t>,</w:t>
      </w:r>
      <w:r w:rsidR="00F13A64">
        <w:rPr>
          <w:rFonts w:cs="Arial"/>
          <w:color w:val="000000" w:themeColor="text1"/>
        </w:rPr>
        <w:t xml:space="preserve"> zero means that neither of the samples </w:t>
      </w:r>
      <w:r w:rsidR="00CB1A12">
        <w:rPr>
          <w:rFonts w:cs="Arial"/>
          <w:color w:val="000000" w:themeColor="text1"/>
        </w:rPr>
        <w:t xml:space="preserve">is </w:t>
      </w:r>
      <w:r w:rsidR="00F13A64">
        <w:rPr>
          <w:rFonts w:cs="Arial"/>
          <w:color w:val="000000" w:themeColor="text1"/>
        </w:rPr>
        <w:t>included in our detailed genomic analyses due to low depth or short reads)</w:t>
      </w:r>
      <w:r w:rsidRPr="00B15D61">
        <w:rPr>
          <w:rFonts w:cs="Arial"/>
          <w:color w:val="000000" w:themeColor="text1"/>
        </w:rPr>
        <w:t xml:space="preserve">. </w:t>
      </w:r>
      <w:r w:rsidR="00502EB6" w:rsidRPr="00B15D61">
        <w:rPr>
          <w:rFonts w:cs="Arial"/>
          <w:color w:val="000000" w:themeColor="text1"/>
        </w:rPr>
        <w:t xml:space="preserve">Note that for a given comparison between populations, diversity between two focal samples is much higher than that between two non-focal samples illustrating the influence of sequencing </w:t>
      </w:r>
      <w:r w:rsidR="00F32D64" w:rsidRPr="00B15D61">
        <w:rPr>
          <w:rFonts w:cs="Arial"/>
          <w:color w:val="000000" w:themeColor="text1"/>
        </w:rPr>
        <w:t xml:space="preserve">effort </w:t>
      </w:r>
      <w:r w:rsidR="00502EB6" w:rsidRPr="00B15D61">
        <w:rPr>
          <w:rFonts w:cs="Arial"/>
          <w:color w:val="000000" w:themeColor="text1"/>
        </w:rPr>
        <w:t xml:space="preserve">on diversity estimates. </w:t>
      </w:r>
      <w:r w:rsidR="00F13A64">
        <w:rPr>
          <w:rFonts w:cs="Arial"/>
          <w:color w:val="000000" w:themeColor="text1"/>
        </w:rPr>
        <w:t>To avoid these effects we focus on our focal samples when discussing levels of diversity. We also note that we did not present in-depth genomic analyses of comparisons including the reference, IM62, because of unknown biases it may introduce.</w:t>
      </w:r>
    </w:p>
    <w:p w14:paraId="0620410F" w14:textId="0F7E4B74" w:rsidR="00782735" w:rsidRPr="00B15D61" w:rsidRDefault="00372C63" w:rsidP="004A6370">
      <w:pPr>
        <w:ind w:firstLine="720"/>
        <w:jc w:val="both"/>
        <w:rPr>
          <w:rFonts w:cs="Arial"/>
          <w:color w:val="000000" w:themeColor="text1"/>
        </w:rPr>
      </w:pPr>
      <w:r w:rsidRPr="00B15D61">
        <w:rPr>
          <w:rFonts w:cs="Arial"/>
          <w:color w:val="000000" w:themeColor="text1"/>
        </w:rPr>
        <w:t xml:space="preserve">We present values of pairwise </w:t>
      </w:r>
      <w:r w:rsidR="00B15D61" w:rsidRPr="00B15D61">
        <w:rPr>
          <w:rFonts w:ascii="Symbol" w:hAnsi="Symbol" w:cs="Arial"/>
          <w:color w:val="000000" w:themeColor="text1"/>
        </w:rPr>
        <w:t></w:t>
      </w:r>
      <w:r w:rsidRPr="00B15D61">
        <w:rPr>
          <w:rFonts w:cs="Arial"/>
          <w:color w:val="000000" w:themeColor="text1"/>
          <w:vertAlign w:val="subscript"/>
        </w:rPr>
        <w:t>S</w:t>
      </w:r>
      <w:r w:rsidRPr="00B15D61">
        <w:rPr>
          <w:rFonts w:cs="Arial"/>
          <w:color w:val="000000" w:themeColor="text1"/>
        </w:rPr>
        <w:t xml:space="preserve"> between each focal sample with (above the main diagonal) and without (below the main diagonal) putatively </w:t>
      </w:r>
      <w:proofErr w:type="spellStart"/>
      <w:r w:rsidRPr="00B15D61">
        <w:rPr>
          <w:rFonts w:cs="Arial"/>
          <w:color w:val="000000" w:themeColor="text1"/>
        </w:rPr>
        <w:t>introgressed</w:t>
      </w:r>
      <w:proofErr w:type="spellEnd"/>
      <w:r w:rsidRPr="00B15D61">
        <w:rPr>
          <w:rFonts w:cs="Arial"/>
          <w:color w:val="000000" w:themeColor="text1"/>
        </w:rPr>
        <w:t xml:space="preserve"> regions (as inferred by a &gt;95% posterior probability of </w:t>
      </w:r>
      <w:r w:rsidRPr="00B15D61">
        <w:rPr>
          <w:rFonts w:cs="Arial"/>
          <w:i/>
          <w:color w:val="000000" w:themeColor="text1"/>
        </w:rPr>
        <w:t>M. nasutus</w:t>
      </w:r>
      <w:r w:rsidRPr="00B15D61">
        <w:rPr>
          <w:rFonts w:cs="Arial"/>
          <w:color w:val="000000" w:themeColor="text1"/>
        </w:rPr>
        <w:t xml:space="preserve"> ancestry in a genomic region of an </w:t>
      </w:r>
      <w:r w:rsidRPr="00B15D61">
        <w:rPr>
          <w:rFonts w:cs="Arial"/>
          <w:i/>
          <w:color w:val="000000" w:themeColor="text1"/>
        </w:rPr>
        <w:t>M. guttatus</w:t>
      </w:r>
      <w:r w:rsidRPr="00B15D61">
        <w:rPr>
          <w:rFonts w:cs="Arial"/>
          <w:color w:val="000000" w:themeColor="text1"/>
        </w:rPr>
        <w:t xml:space="preserve"> sample) in Table S</w:t>
      </w:r>
      <w:r w:rsidR="006745BF">
        <w:rPr>
          <w:rFonts w:cs="Arial"/>
          <w:color w:val="000000" w:themeColor="text1"/>
        </w:rPr>
        <w:t>8</w:t>
      </w:r>
      <w:r w:rsidRPr="00B15D61">
        <w:rPr>
          <w:rFonts w:cs="Arial"/>
          <w:color w:val="000000" w:themeColor="text1"/>
        </w:rPr>
        <w:t xml:space="preserve">. Reassuringly, after removing such regions, our two northern focal </w:t>
      </w:r>
      <w:r w:rsidRPr="00B15D61">
        <w:rPr>
          <w:rFonts w:cs="Arial"/>
          <w:i/>
          <w:color w:val="000000" w:themeColor="text1"/>
        </w:rPr>
        <w:t>M. guttatus</w:t>
      </w:r>
      <w:r w:rsidRPr="00B15D61">
        <w:rPr>
          <w:rFonts w:cs="Arial"/>
          <w:color w:val="000000" w:themeColor="text1"/>
        </w:rPr>
        <w:t xml:space="preserve"> samples no longer differ in the number of pairwise sequence difference to </w:t>
      </w:r>
      <w:r w:rsidRPr="00B15D61">
        <w:rPr>
          <w:rFonts w:cs="Arial"/>
          <w:i/>
          <w:color w:val="000000" w:themeColor="text1"/>
        </w:rPr>
        <w:t>M. nasutus</w:t>
      </w:r>
      <w:r w:rsidRPr="00B15D61">
        <w:rPr>
          <w:rFonts w:cs="Arial"/>
          <w:color w:val="000000" w:themeColor="text1"/>
        </w:rPr>
        <w:t>, suggesting that our HMM performed</w:t>
      </w:r>
      <w:r w:rsidR="00A20F63" w:rsidRPr="00B15D61">
        <w:rPr>
          <w:rFonts w:cs="Arial"/>
          <w:color w:val="000000" w:themeColor="text1"/>
        </w:rPr>
        <w:t xml:space="preserve"> ve</w:t>
      </w:r>
      <w:r w:rsidRPr="00B15D61">
        <w:rPr>
          <w:rFonts w:cs="Arial"/>
          <w:color w:val="000000" w:themeColor="text1"/>
        </w:rPr>
        <w:t xml:space="preserve">ry well for CACG (compare CACG and AHQT to </w:t>
      </w:r>
      <w:r w:rsidRPr="00B15D61">
        <w:rPr>
          <w:rFonts w:cs="Arial"/>
          <w:i/>
          <w:color w:val="000000" w:themeColor="text1"/>
        </w:rPr>
        <w:t>M. nasutus</w:t>
      </w:r>
      <w:r w:rsidRPr="00B15D61">
        <w:rPr>
          <w:rFonts w:cs="Arial"/>
          <w:color w:val="000000" w:themeColor="text1"/>
        </w:rPr>
        <w:t xml:space="preserve"> samples above and below the main diagonal).</w:t>
      </w:r>
      <w:r w:rsidR="00A016CA" w:rsidRPr="00B15D61">
        <w:rPr>
          <w:rFonts w:cs="Arial"/>
          <w:color w:val="000000" w:themeColor="text1"/>
        </w:rPr>
        <w:t xml:space="preserve"> </w:t>
      </w:r>
      <w:r w:rsidR="00A20F63" w:rsidRPr="00B15D61">
        <w:rPr>
          <w:rFonts w:cs="Arial"/>
          <w:color w:val="000000" w:themeColor="text1"/>
        </w:rPr>
        <w:t xml:space="preserve">Removing regions of inferred recent introgression in DPRG also increased its distance from </w:t>
      </w:r>
      <w:r w:rsidR="00A20F63" w:rsidRPr="006D4640">
        <w:rPr>
          <w:rFonts w:cs="Arial"/>
          <w:i/>
          <w:color w:val="000000" w:themeColor="text1"/>
        </w:rPr>
        <w:t>M. nasutus</w:t>
      </w:r>
      <w:r w:rsidR="00A20F63" w:rsidRPr="00B15D61">
        <w:rPr>
          <w:rFonts w:cs="Arial"/>
          <w:color w:val="000000" w:themeColor="text1"/>
        </w:rPr>
        <w:t xml:space="preserve"> samples; however, this sample is still genetically closer to </w:t>
      </w:r>
      <w:r w:rsidR="00A20F63" w:rsidRPr="00B15D61">
        <w:rPr>
          <w:rFonts w:cs="Arial"/>
          <w:i/>
          <w:color w:val="000000" w:themeColor="text1"/>
        </w:rPr>
        <w:t>M. nasutus</w:t>
      </w:r>
      <w:r w:rsidR="00A20F63" w:rsidRPr="00B15D61">
        <w:rPr>
          <w:rFonts w:cs="Arial"/>
          <w:color w:val="000000" w:themeColor="text1"/>
        </w:rPr>
        <w:t xml:space="preserve"> than is the allopatric southern sample, SLP. This suggest</w:t>
      </w:r>
      <w:r w:rsidR="00AE1792" w:rsidRPr="00B15D61">
        <w:rPr>
          <w:rFonts w:cs="Arial"/>
          <w:color w:val="000000" w:themeColor="text1"/>
        </w:rPr>
        <w:t>s</w:t>
      </w:r>
      <w:r w:rsidR="00A20F63" w:rsidRPr="00B15D61">
        <w:rPr>
          <w:rFonts w:cs="Arial"/>
          <w:color w:val="000000" w:themeColor="text1"/>
        </w:rPr>
        <w:t xml:space="preserve"> that our HMM </w:t>
      </w:r>
      <w:r w:rsidR="00AE1792" w:rsidRPr="00B15D61">
        <w:rPr>
          <w:rFonts w:cs="Arial"/>
          <w:color w:val="000000" w:themeColor="text1"/>
        </w:rPr>
        <w:t xml:space="preserve">may have </w:t>
      </w:r>
      <w:r w:rsidR="00A20F63" w:rsidRPr="00B15D61">
        <w:rPr>
          <w:rFonts w:cs="Arial"/>
          <w:color w:val="000000" w:themeColor="text1"/>
        </w:rPr>
        <w:t>missed short</w:t>
      </w:r>
      <w:r w:rsidR="00AE1792" w:rsidRPr="00B15D61">
        <w:rPr>
          <w:rFonts w:cs="Arial"/>
          <w:color w:val="000000" w:themeColor="text1"/>
        </w:rPr>
        <w:t xml:space="preserve"> (</w:t>
      </w:r>
      <w:r w:rsidR="00AE1792" w:rsidRPr="00B15D61">
        <w:rPr>
          <w:rFonts w:cs="Arial"/>
          <w:i/>
          <w:color w:val="000000" w:themeColor="text1"/>
        </w:rPr>
        <w:t>i.e.</w:t>
      </w:r>
      <w:r w:rsidR="007328C7">
        <w:rPr>
          <w:rFonts w:cs="Arial"/>
          <w:i/>
          <w:color w:val="000000" w:themeColor="text1"/>
        </w:rPr>
        <w:t>,</w:t>
      </w:r>
      <w:r w:rsidR="00AE1792" w:rsidRPr="00B15D61">
        <w:rPr>
          <w:rFonts w:cs="Arial"/>
          <w:color w:val="000000" w:themeColor="text1"/>
        </w:rPr>
        <w:t xml:space="preserve"> old)</w:t>
      </w:r>
      <w:r w:rsidR="00A20F63" w:rsidRPr="00B15D61">
        <w:rPr>
          <w:rFonts w:cs="Arial"/>
          <w:color w:val="000000" w:themeColor="text1"/>
        </w:rPr>
        <w:t xml:space="preserve"> regions of int</w:t>
      </w:r>
      <w:r w:rsidR="00F13A64">
        <w:rPr>
          <w:rFonts w:cs="Arial"/>
          <w:color w:val="000000" w:themeColor="text1"/>
        </w:rPr>
        <w:t>rogression into DPRG and/or t</w:t>
      </w:r>
      <w:r w:rsidR="00F13A64" w:rsidRPr="00B15D61">
        <w:rPr>
          <w:rFonts w:cs="Arial"/>
          <w:color w:val="000000" w:themeColor="text1"/>
        </w:rPr>
        <w:t>hat</w:t>
      </w:r>
      <w:r w:rsidR="00F13A64">
        <w:rPr>
          <w:rFonts w:cs="Arial"/>
          <w:color w:val="000000" w:themeColor="text1"/>
        </w:rPr>
        <w:t xml:space="preserve"> even without introgression,</w:t>
      </w:r>
      <w:r w:rsidR="00F13A64" w:rsidRPr="00B15D61">
        <w:rPr>
          <w:rFonts w:cs="Arial"/>
          <w:color w:val="000000" w:themeColor="text1"/>
        </w:rPr>
        <w:t xml:space="preserve"> </w:t>
      </w:r>
      <w:r w:rsidR="00AE1792" w:rsidRPr="00B15D61">
        <w:rPr>
          <w:rFonts w:cs="Arial"/>
          <w:color w:val="000000" w:themeColor="text1"/>
        </w:rPr>
        <w:t xml:space="preserve">DPRG is more closely related to the </w:t>
      </w:r>
      <w:r w:rsidR="001E2A59" w:rsidRPr="00B15D61">
        <w:rPr>
          <w:rFonts w:cs="Arial"/>
          <w:i/>
          <w:color w:val="000000" w:themeColor="text1"/>
        </w:rPr>
        <w:t>M. nasutus</w:t>
      </w:r>
      <w:r w:rsidR="001E2A59" w:rsidRPr="00B15D61">
        <w:rPr>
          <w:rFonts w:cs="Arial"/>
          <w:color w:val="000000" w:themeColor="text1"/>
        </w:rPr>
        <w:t xml:space="preserve"> progenitor population than is SLP.</w:t>
      </w:r>
    </w:p>
    <w:p w14:paraId="1E6CA1E9" w14:textId="77777777" w:rsidR="007C7D39" w:rsidRPr="00B15D61" w:rsidRDefault="007C7D39" w:rsidP="004A6370">
      <w:pPr>
        <w:jc w:val="both"/>
        <w:rPr>
          <w:rFonts w:cs="Arial"/>
          <w:i/>
          <w:color w:val="000000" w:themeColor="text1"/>
        </w:rPr>
      </w:pPr>
    </w:p>
    <w:p w14:paraId="488C29BB" w14:textId="77777777" w:rsidR="00FB12FC" w:rsidRPr="00B15D61" w:rsidRDefault="001E2A59" w:rsidP="004A6370">
      <w:pPr>
        <w:jc w:val="both"/>
        <w:rPr>
          <w:rFonts w:cs="Arial"/>
          <w:i/>
          <w:color w:val="000000" w:themeColor="text1"/>
        </w:rPr>
      </w:pPr>
      <w:r w:rsidRPr="00B15D61">
        <w:rPr>
          <w:rFonts w:cs="Arial"/>
          <w:i/>
          <w:color w:val="000000" w:themeColor="text1"/>
        </w:rPr>
        <w:t>Additional PSMC results</w:t>
      </w:r>
      <w:r w:rsidR="007C7D39" w:rsidRPr="00B15D61">
        <w:rPr>
          <w:rFonts w:cs="Arial"/>
          <w:i/>
          <w:color w:val="000000" w:themeColor="text1"/>
        </w:rPr>
        <w:t>:</w:t>
      </w:r>
    </w:p>
    <w:p w14:paraId="4429CCB7" w14:textId="00B57BFE" w:rsidR="00085C8C" w:rsidRPr="000A5061" w:rsidRDefault="00834C2C" w:rsidP="00085C8C">
      <w:pPr>
        <w:jc w:val="both"/>
        <w:rPr>
          <w:rFonts w:cs="Arial"/>
          <w:color w:val="000000" w:themeColor="text1"/>
        </w:rPr>
      </w:pPr>
      <w:r>
        <w:tab/>
      </w:r>
      <w:r w:rsidR="00085C8C">
        <w:t>We present the results of additional PSMC analyses</w:t>
      </w:r>
      <w:r w:rsidR="002C05FD">
        <w:t xml:space="preserve"> (on </w:t>
      </w:r>
      <w:proofErr w:type="spellStart"/>
      <w:r w:rsidR="002C05FD">
        <w:t>bwa</w:t>
      </w:r>
      <w:proofErr w:type="spellEnd"/>
      <w:r w:rsidR="002C05FD">
        <w:t>-aligned data)</w:t>
      </w:r>
      <w:r w:rsidR="00085C8C">
        <w:t xml:space="preserve">, including </w:t>
      </w:r>
      <w:r w:rsidR="007F5A36">
        <w:t xml:space="preserve">inference of divergence within and between species, </w:t>
      </w:r>
      <w:r w:rsidR="007F5A36" w:rsidRPr="00085C8C">
        <w:rPr>
          <w:i/>
        </w:rPr>
        <w:t>M. nasutus</w:t>
      </w:r>
      <w:r w:rsidR="007F5A36">
        <w:t xml:space="preserve">’ population size decline, and </w:t>
      </w:r>
      <w:r w:rsidR="00085C8C">
        <w:t xml:space="preserve">effects of admixture on shared variation between </w:t>
      </w:r>
      <w:r w:rsidR="00085C8C" w:rsidRPr="00085C8C">
        <w:rPr>
          <w:i/>
        </w:rPr>
        <w:t>M. guttatus</w:t>
      </w:r>
      <w:r w:rsidR="00085C8C">
        <w:t xml:space="preserve"> and </w:t>
      </w:r>
      <w:r w:rsidR="00085C8C" w:rsidRPr="00085C8C">
        <w:rPr>
          <w:i/>
        </w:rPr>
        <w:t>M. nasutus</w:t>
      </w:r>
      <w:r w:rsidR="009C474F" w:rsidRPr="009C474F">
        <w:t xml:space="preserve"> (Figures S2-</w:t>
      </w:r>
      <w:r w:rsidR="009C474F">
        <w:t>S6)</w:t>
      </w:r>
      <w:r w:rsidR="00047725">
        <w:rPr>
          <w:i/>
        </w:rPr>
        <w:t>.</w:t>
      </w:r>
      <w:r w:rsidR="000D6FE7" w:rsidRPr="00460949">
        <w:t xml:space="preserve"> </w:t>
      </w:r>
      <w:r w:rsidR="00460949">
        <w:t>W</w:t>
      </w:r>
      <w:r w:rsidR="000D6FE7" w:rsidRPr="00460949">
        <w:t>e</w:t>
      </w:r>
      <w:r w:rsidR="00460949">
        <w:t xml:space="preserve"> also</w:t>
      </w:r>
      <w:r w:rsidR="000D6FE7" w:rsidRPr="00460949">
        <w:t xml:space="preserve"> include</w:t>
      </w:r>
      <w:r w:rsidR="00047725" w:rsidRPr="0010714D">
        <w:t xml:space="preserve"> </w:t>
      </w:r>
      <w:r w:rsidR="006D0BED">
        <w:t>‘zoomed-in’ and</w:t>
      </w:r>
      <w:r w:rsidR="00085C8C">
        <w:t xml:space="preserve"> </w:t>
      </w:r>
      <w:r w:rsidR="006D0BED">
        <w:t>‘zoomed-out’ views (changing the y-axis limits)</w:t>
      </w:r>
      <w:r w:rsidR="00460949">
        <w:t xml:space="preserve"> for some analyses</w:t>
      </w:r>
      <w:r w:rsidR="006D0BED">
        <w:t xml:space="preserve">. In Figure </w:t>
      </w:r>
      <w:r w:rsidR="00085C8C">
        <w:t>S</w:t>
      </w:r>
      <w:r w:rsidR="006745BF">
        <w:t>2</w:t>
      </w:r>
      <w:r w:rsidR="00085C8C">
        <w:t>, we</w:t>
      </w:r>
      <w:r w:rsidR="006D0BED">
        <w:t xml:space="preserve"> present a ‘zoomed-out’ view of Figure 1E</w:t>
      </w:r>
      <w:r w:rsidR="00085C8C">
        <w:t xml:space="preserve"> pr</w:t>
      </w:r>
      <w:r w:rsidR="006D0BED">
        <w:t>oviding a view of historical population splits and population size changes over time</w:t>
      </w:r>
      <w:r w:rsidR="00085C8C" w:rsidRPr="000A5061">
        <w:rPr>
          <w:rFonts w:cs="Arial"/>
          <w:color w:val="000000" w:themeColor="text1"/>
        </w:rPr>
        <w:t>.</w:t>
      </w:r>
      <w:r w:rsidR="00085C8C">
        <w:rPr>
          <w:rFonts w:cs="Arial"/>
          <w:color w:val="000000" w:themeColor="text1"/>
        </w:rPr>
        <w:t xml:space="preserve"> The extreme variation in recent population sizes demonstrates</w:t>
      </w:r>
      <w:r w:rsidR="000E6364">
        <w:rPr>
          <w:rFonts w:cs="Arial"/>
          <w:color w:val="000000" w:themeColor="text1"/>
        </w:rPr>
        <w:t xml:space="preserve"> both the effect of population structure within </w:t>
      </w:r>
      <w:r w:rsidR="000E6364" w:rsidRPr="00A868D1">
        <w:rPr>
          <w:rFonts w:cs="Arial"/>
          <w:i/>
          <w:color w:val="000000" w:themeColor="text1"/>
        </w:rPr>
        <w:t>M. guttatus</w:t>
      </w:r>
      <w:r w:rsidR="000E6364">
        <w:rPr>
          <w:rFonts w:cs="Arial"/>
          <w:color w:val="000000" w:themeColor="text1"/>
        </w:rPr>
        <w:t xml:space="preserve"> on population size estimates, and the lower accuracy of PSMC time estimates in recent history </w:t>
      </w:r>
      <w:r w:rsidR="000D6FE7">
        <w:rPr>
          <w:rFonts w:cs="Arial"/>
          <w:color w:val="000000" w:themeColor="text1"/>
        </w:rPr>
        <w:fldChar w:fldCharType="begin"/>
      </w:r>
      <w:r w:rsidR="00AB75F2">
        <w:rPr>
          <w:rFonts w:cs="Arial"/>
          <w:color w:val="000000" w:themeColor="text1"/>
        </w:rPr>
        <w:instrText xml:space="preserve"> ADDIN EN.CITE &lt;EndNote&gt;&lt;Cite&gt;&lt;Author&gt;Li&lt;/Author&gt;&lt;Year&gt;2011&lt;/Year&gt;&lt;RecNum&gt;393&lt;/RecNum&gt;&lt;DisplayText&gt;(5)&lt;/DisplayText&gt;&lt;record&gt;&lt;rec-number&gt;393&lt;/rec-number&gt;&lt;foreign-keys&gt;&lt;key app="EN" db-id="xz920s9stz5adeef9xlvesd52pxf5rap5pxw" timestamp="1381305967"&gt;393&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alt-title&gt;Nature&lt;/alt-title&gt;&lt;/titles&gt;&lt;periodical&gt;&lt;full-title&gt;Nature&lt;/full-title&gt;&lt;abbr-1&gt;Nature&lt;/abbr-1&gt;&lt;/periodical&gt;&lt;alt-periodical&gt;&lt;full-title&gt;Nature&lt;/full-title&gt;&lt;abbr-1&gt;Nature&lt;/abbr-1&gt;&lt;/a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28&lt;/date&gt;&lt;/pub-dates&gt;&lt;/dates&gt;&lt;isbn&gt;1476-4687 (Electronic)&amp;#xD;0028-0836 (Linking)&lt;/isbn&gt;&lt;accession-num&gt;21753753&lt;/accession-num&gt;&lt;urls&gt;&lt;related-urls&gt;&lt;url&gt;http://www.ncbi.nlm.nih.gov/pubmed/21753753&lt;/url&gt;&lt;/related-urls&gt;&lt;/urls&gt;&lt;custom2&gt;3154645&lt;/custom2&gt;&lt;electronic-resource-num&gt;10.1038/nature10231&lt;/electronic-resource-num&gt;&lt;/record&gt;&lt;/Cite&gt;&lt;/EndNote&gt;</w:instrText>
      </w:r>
      <w:r w:rsidR="000D6FE7">
        <w:rPr>
          <w:rFonts w:cs="Arial"/>
          <w:color w:val="000000" w:themeColor="text1"/>
        </w:rPr>
        <w:fldChar w:fldCharType="separate"/>
      </w:r>
      <w:r w:rsidR="00AB75F2">
        <w:rPr>
          <w:rFonts w:cs="Arial"/>
          <w:noProof/>
          <w:color w:val="000000" w:themeColor="text1"/>
        </w:rPr>
        <w:t>(</w:t>
      </w:r>
      <w:hyperlink w:anchor="_ENREF_5" w:tooltip="Li, 2011 #393" w:history="1">
        <w:r w:rsidR="00AB75F2">
          <w:rPr>
            <w:rFonts w:cs="Arial"/>
            <w:noProof/>
            <w:color w:val="000000" w:themeColor="text1"/>
          </w:rPr>
          <w:t>5</w:t>
        </w:r>
      </w:hyperlink>
      <w:r w:rsidR="00AB75F2">
        <w:rPr>
          <w:rFonts w:cs="Arial"/>
          <w:noProof/>
          <w:color w:val="000000" w:themeColor="text1"/>
        </w:rPr>
        <w:t>)</w:t>
      </w:r>
      <w:r w:rsidR="000D6FE7">
        <w:rPr>
          <w:rFonts w:cs="Arial"/>
          <w:color w:val="000000" w:themeColor="text1"/>
        </w:rPr>
        <w:fldChar w:fldCharType="end"/>
      </w:r>
      <w:r w:rsidR="00A868D1">
        <w:rPr>
          <w:rFonts w:cs="Arial"/>
          <w:color w:val="000000" w:themeColor="text1"/>
        </w:rPr>
        <w:t xml:space="preserve">. </w:t>
      </w:r>
      <w:r w:rsidR="0038039D">
        <w:rPr>
          <w:rFonts w:cs="Arial"/>
          <w:color w:val="000000" w:themeColor="text1"/>
        </w:rPr>
        <w:t>In Figure S</w:t>
      </w:r>
      <w:r w:rsidR="006745BF">
        <w:rPr>
          <w:rFonts w:cs="Arial"/>
          <w:color w:val="000000" w:themeColor="text1"/>
        </w:rPr>
        <w:t>3</w:t>
      </w:r>
      <w:r w:rsidR="0038039D">
        <w:rPr>
          <w:rFonts w:cs="Arial"/>
          <w:color w:val="000000" w:themeColor="text1"/>
        </w:rPr>
        <w:t xml:space="preserve">, we present a ‘zoomed-in’ view of the split between </w:t>
      </w:r>
      <w:r w:rsidR="0038039D" w:rsidRPr="003D4A81">
        <w:rPr>
          <w:rFonts w:cs="Arial"/>
          <w:i/>
          <w:color w:val="000000" w:themeColor="text1"/>
        </w:rPr>
        <w:t>M. nasutus</w:t>
      </w:r>
      <w:r w:rsidR="0038039D">
        <w:rPr>
          <w:rFonts w:cs="Arial"/>
          <w:color w:val="000000" w:themeColor="text1"/>
        </w:rPr>
        <w:t xml:space="preserve"> and southern </w:t>
      </w:r>
      <w:r w:rsidR="0038039D" w:rsidRPr="003D4A81">
        <w:rPr>
          <w:rFonts w:cs="Arial"/>
          <w:i/>
          <w:color w:val="000000" w:themeColor="text1"/>
        </w:rPr>
        <w:t>M. guttatus</w:t>
      </w:r>
      <w:r w:rsidR="0038039D">
        <w:rPr>
          <w:rFonts w:cs="Arial"/>
          <w:color w:val="000000" w:themeColor="text1"/>
        </w:rPr>
        <w:t>. The approximate split dat</w:t>
      </w:r>
      <w:r w:rsidR="00D275FD">
        <w:rPr>
          <w:rFonts w:cs="Arial"/>
          <w:color w:val="000000" w:themeColor="text1"/>
        </w:rPr>
        <w:t>e</w:t>
      </w:r>
      <w:r w:rsidR="0038039D">
        <w:rPr>
          <w:rFonts w:cs="Arial"/>
          <w:color w:val="000000" w:themeColor="text1"/>
        </w:rPr>
        <w:t xml:space="preserve"> of ~</w:t>
      </w:r>
      <w:r w:rsidR="006745BF">
        <w:rPr>
          <w:rFonts w:cs="Arial"/>
          <w:color w:val="000000" w:themeColor="text1"/>
        </w:rPr>
        <w:t>3</w:t>
      </w:r>
      <w:r w:rsidR="0038039D">
        <w:rPr>
          <w:rFonts w:cs="Arial"/>
          <w:color w:val="000000" w:themeColor="text1"/>
        </w:rPr>
        <w:t xml:space="preserve">00-500 </w:t>
      </w:r>
      <w:proofErr w:type="spellStart"/>
      <w:r w:rsidR="0038039D">
        <w:rPr>
          <w:rFonts w:cs="Arial"/>
          <w:color w:val="000000" w:themeColor="text1"/>
        </w:rPr>
        <w:t>kya</w:t>
      </w:r>
      <w:proofErr w:type="spellEnd"/>
      <w:r w:rsidR="0038039D">
        <w:rPr>
          <w:rFonts w:cs="Arial"/>
          <w:color w:val="000000" w:themeColor="text1"/>
        </w:rPr>
        <w:t xml:space="preserve"> is visible by evaluating </w:t>
      </w:r>
      <w:r w:rsidR="009F4FB3">
        <w:rPr>
          <w:rFonts w:cs="Arial"/>
          <w:color w:val="000000" w:themeColor="text1"/>
        </w:rPr>
        <w:t xml:space="preserve">roughly </w:t>
      </w:r>
      <w:r w:rsidR="0038039D">
        <w:rPr>
          <w:rFonts w:cs="Arial"/>
          <w:color w:val="000000" w:themeColor="text1"/>
        </w:rPr>
        <w:t>w</w:t>
      </w:r>
      <w:r w:rsidR="009F4FB3">
        <w:rPr>
          <w:rFonts w:cs="Arial"/>
          <w:color w:val="000000" w:themeColor="text1"/>
        </w:rPr>
        <w:t>hen</w:t>
      </w:r>
      <w:r w:rsidR="0038039D">
        <w:rPr>
          <w:rFonts w:cs="Arial"/>
          <w:color w:val="000000" w:themeColor="text1"/>
        </w:rPr>
        <w:t xml:space="preserve"> the southern </w:t>
      </w:r>
      <w:r w:rsidR="0038039D" w:rsidRPr="0038039D">
        <w:rPr>
          <w:rFonts w:cs="Arial"/>
          <w:i/>
          <w:color w:val="000000" w:themeColor="text1"/>
        </w:rPr>
        <w:t>M. guttatus</w:t>
      </w:r>
      <w:r w:rsidR="0038039D">
        <w:rPr>
          <w:rFonts w:cs="Arial"/>
          <w:color w:val="000000" w:themeColor="text1"/>
        </w:rPr>
        <w:t xml:space="preserve"> x </w:t>
      </w:r>
      <w:r w:rsidR="0038039D" w:rsidRPr="0038039D">
        <w:rPr>
          <w:rFonts w:cs="Arial"/>
          <w:i/>
          <w:color w:val="000000" w:themeColor="text1"/>
        </w:rPr>
        <w:t>M. nasutus</w:t>
      </w:r>
      <w:r w:rsidR="0038039D">
        <w:rPr>
          <w:rFonts w:cs="Arial"/>
          <w:color w:val="000000" w:themeColor="text1"/>
        </w:rPr>
        <w:t xml:space="preserve"> curve </w:t>
      </w:r>
      <w:r w:rsidR="00D275FD">
        <w:rPr>
          <w:rFonts w:cs="Arial"/>
          <w:color w:val="000000" w:themeColor="text1"/>
        </w:rPr>
        <w:t xml:space="preserve">(SLP x KOOT, gray) </w:t>
      </w:r>
      <w:r w:rsidR="0038039D">
        <w:rPr>
          <w:rFonts w:cs="Arial"/>
          <w:color w:val="000000" w:themeColor="text1"/>
        </w:rPr>
        <w:t xml:space="preserve">diverges from the southern </w:t>
      </w:r>
      <w:r w:rsidR="0038039D" w:rsidRPr="00D275FD">
        <w:rPr>
          <w:rFonts w:cs="Arial"/>
          <w:i/>
          <w:color w:val="000000" w:themeColor="text1"/>
        </w:rPr>
        <w:t>M. guttatus</w:t>
      </w:r>
      <w:r w:rsidR="0038039D">
        <w:rPr>
          <w:rFonts w:cs="Arial"/>
          <w:color w:val="000000" w:themeColor="text1"/>
        </w:rPr>
        <w:t xml:space="preserve"> </w:t>
      </w:r>
      <w:r w:rsidR="00D275FD">
        <w:rPr>
          <w:rFonts w:cs="Arial"/>
          <w:color w:val="000000" w:themeColor="text1"/>
        </w:rPr>
        <w:t xml:space="preserve">curve </w:t>
      </w:r>
      <w:r w:rsidR="000D6FE7">
        <w:rPr>
          <w:rFonts w:cs="Arial"/>
          <w:color w:val="000000" w:themeColor="text1"/>
        </w:rPr>
        <w:fldChar w:fldCharType="begin"/>
      </w:r>
      <w:r w:rsidR="00AB75F2">
        <w:rPr>
          <w:rFonts w:cs="Arial"/>
          <w:color w:val="000000" w:themeColor="text1"/>
        </w:rPr>
        <w:instrText xml:space="preserve"> ADDIN EN.CITE &lt;EndNote&gt;&lt;Cite&gt;&lt;Author&gt;Li&lt;/Author&gt;&lt;Year&gt;2011&lt;/Year&gt;&lt;RecNum&gt;393&lt;/RecNum&gt;&lt;Prefix&gt;SLP x DPRG`, blue`; see &lt;/Prefix&gt;&lt;DisplayText&gt;(SLP x DPRG, blue; see 5)&lt;/DisplayText&gt;&lt;record&gt;&lt;rec-number&gt;393&lt;/rec-number&gt;&lt;foreign-keys&gt;&lt;key app="EN" db-id="xz920s9stz5adeef9xlvesd52pxf5rap5pxw" timestamp="1381305967"&gt;393&lt;/key&gt;&lt;/foreign-keys&gt;&lt;ref-type name="Journal Article"&gt;17&lt;/ref-type&gt;&lt;contributors&gt;&lt;authors&gt;&lt;author&gt;Li, H.&lt;/author&gt;&lt;author&gt;Durbin, R.&lt;/author&gt;&lt;/authors&gt;&lt;/contributors&gt;&lt;auth-address&gt;The Wellcome Trust Sanger Institute, Hinxton, Cambridge CB10 1SA, UK.&lt;/auth-address&gt;&lt;titles&gt;&lt;title&gt;Inference of human population history from individual whole-genome sequences&lt;/title&gt;&lt;secondary-title&gt;Nature&lt;/secondary-title&gt;&lt;alt-title&gt;Nature&lt;/alt-title&gt;&lt;/titles&gt;&lt;periodical&gt;&lt;full-title&gt;Nature&lt;/full-title&gt;&lt;abbr-1&gt;Nature&lt;/abbr-1&gt;&lt;/periodical&gt;&lt;alt-periodical&gt;&lt;full-title&gt;Nature&lt;/full-title&gt;&lt;abbr-1&gt;Nature&lt;/abbr-1&gt;&lt;/alt-periodical&gt;&lt;pages&gt;493-6&lt;/pages&gt;&lt;volume&gt;475&lt;/volume&gt;&lt;number&gt;7357&lt;/number&gt;&lt;keywords&gt;&lt;keyword&gt;Computer Simulation&lt;/keyword&gt;&lt;keyword&gt;Female&lt;/keyword&gt;&lt;keyword&gt;*Genetics, Population&lt;/keyword&gt;&lt;keyword&gt;*Genomics&lt;/keyword&gt;&lt;keyword&gt;Humans&lt;/keyword&gt;&lt;keyword&gt;Male&lt;/keyword&gt;&lt;keyword&gt;*Models, Genetic&lt;/keyword&gt;&lt;keyword&gt;Population Density&lt;/keyword&gt;&lt;keyword&gt;Population Dynamics&lt;/keyword&gt;&lt;keyword&gt;Sequence Analysis, DNA&lt;/keyword&gt;&lt;/keywords&gt;&lt;dates&gt;&lt;year&gt;2011&lt;/year&gt;&lt;pub-dates&gt;&lt;date&gt;Jul 28&lt;/date&gt;&lt;/pub-dates&gt;&lt;/dates&gt;&lt;isbn&gt;1476-4687 (Electronic)&amp;#xD;0028-0836 (Linking)&lt;/isbn&gt;&lt;accession-num&gt;21753753&lt;/accession-num&gt;&lt;urls&gt;&lt;related-urls&gt;&lt;url&gt;http://www.ncbi.nlm.nih.gov/pubmed/21753753&lt;/url&gt;&lt;/related-urls&gt;&lt;/urls&gt;&lt;custom2&gt;3154645&lt;/custom2&gt;&lt;electronic-resource-num&gt;10.1038/nature10231&lt;/electronic-resource-num&gt;&lt;/record&gt;&lt;/Cite&gt;&lt;/EndNote&gt;</w:instrText>
      </w:r>
      <w:r w:rsidR="000D6FE7">
        <w:rPr>
          <w:rFonts w:cs="Arial"/>
          <w:color w:val="000000" w:themeColor="text1"/>
        </w:rPr>
        <w:fldChar w:fldCharType="separate"/>
      </w:r>
      <w:r w:rsidR="00AB75F2">
        <w:rPr>
          <w:rFonts w:cs="Arial"/>
          <w:noProof/>
          <w:color w:val="000000" w:themeColor="text1"/>
        </w:rPr>
        <w:t>(</w:t>
      </w:r>
      <w:hyperlink w:anchor="_ENREF_5" w:tooltip="Li, 2011 #393" w:history="1">
        <w:r w:rsidR="00AB75F2">
          <w:rPr>
            <w:rFonts w:cs="Arial"/>
            <w:noProof/>
            <w:color w:val="000000" w:themeColor="text1"/>
          </w:rPr>
          <w:t>SLP x DPRG, blue; see 5</w:t>
        </w:r>
      </w:hyperlink>
      <w:r w:rsidR="00AB75F2">
        <w:rPr>
          <w:rFonts w:cs="Arial"/>
          <w:noProof/>
          <w:color w:val="000000" w:themeColor="text1"/>
        </w:rPr>
        <w:t>)</w:t>
      </w:r>
      <w:r w:rsidR="000D6FE7">
        <w:rPr>
          <w:rFonts w:cs="Arial"/>
          <w:color w:val="000000" w:themeColor="text1"/>
        </w:rPr>
        <w:fldChar w:fldCharType="end"/>
      </w:r>
      <w:r w:rsidR="0038039D">
        <w:rPr>
          <w:rFonts w:cs="Arial"/>
          <w:color w:val="000000" w:themeColor="text1"/>
        </w:rPr>
        <w:t>.</w:t>
      </w:r>
    </w:p>
    <w:p w14:paraId="129F63E5" w14:textId="77777777" w:rsidR="003E5C93" w:rsidRDefault="003E5C93" w:rsidP="003E5C93">
      <w:pPr>
        <w:jc w:val="both"/>
      </w:pPr>
      <w:r>
        <w:tab/>
        <w:t xml:space="preserve">We infer the history of population size decline in </w:t>
      </w:r>
      <w:r w:rsidRPr="003F5560">
        <w:rPr>
          <w:i/>
        </w:rPr>
        <w:t>M. nasutus</w:t>
      </w:r>
      <w:r>
        <w:t xml:space="preserve"> by running PSMC on all pairwise comparisons of our four </w:t>
      </w:r>
      <w:r w:rsidR="00CB1A12">
        <w:t>high-</w:t>
      </w:r>
      <w:r>
        <w:t xml:space="preserve">coverage </w:t>
      </w:r>
      <w:r w:rsidRPr="003F5560">
        <w:rPr>
          <w:i/>
        </w:rPr>
        <w:t>M. nasutus</w:t>
      </w:r>
      <w:r>
        <w:t xml:space="preserve"> lines. From Figure S</w:t>
      </w:r>
      <w:r w:rsidR="006745BF">
        <w:t>4</w:t>
      </w:r>
      <w:r>
        <w:t xml:space="preserve">, we observe that </w:t>
      </w:r>
      <w:r w:rsidRPr="00FB559D">
        <w:rPr>
          <w:i/>
        </w:rPr>
        <w:t>M. nasutus</w:t>
      </w:r>
      <w:r>
        <w:t xml:space="preserve">’ decline in effective population size was coincident with divergence between the species, indicating that it is plausible that the evolution of selfing was associated with speciation and the origin of </w:t>
      </w:r>
      <w:r w:rsidRPr="00D1725B">
        <w:rPr>
          <w:i/>
        </w:rPr>
        <w:t>M. nasutus</w:t>
      </w:r>
      <w:r>
        <w:t xml:space="preserve">. The extreme reduction in </w:t>
      </w:r>
      <w:r w:rsidRPr="00D1725B">
        <w:rPr>
          <w:i/>
        </w:rPr>
        <w:t>M. nasutus</w:t>
      </w:r>
      <w:r>
        <w:t xml:space="preserve">’ effective population size relative to </w:t>
      </w:r>
      <w:r w:rsidRPr="00D1725B">
        <w:rPr>
          <w:i/>
        </w:rPr>
        <w:t>M. guttatus</w:t>
      </w:r>
      <w:r>
        <w:t xml:space="preserve"> is also evident from these analyses.</w:t>
      </w:r>
    </w:p>
    <w:p w14:paraId="07C812C0" w14:textId="4D627BBD" w:rsidR="00834C2C" w:rsidRDefault="00D1725B" w:rsidP="004A6370">
      <w:pPr>
        <w:jc w:val="both"/>
      </w:pPr>
      <w:r>
        <w:tab/>
      </w:r>
      <w:r w:rsidR="007123DD">
        <w:t>O</w:t>
      </w:r>
      <w:r>
        <w:t xml:space="preserve">ur PSMC analyses demonstrate an effect of admixture on the inferred history of divergence. We observe a reduction in the between species </w:t>
      </w:r>
      <w:r w:rsidR="00FB559D">
        <w:t xml:space="preserve">effective </w:t>
      </w:r>
      <w:r>
        <w:t xml:space="preserve">population size between </w:t>
      </w:r>
      <w:r w:rsidRPr="00D1725B">
        <w:rPr>
          <w:i/>
        </w:rPr>
        <w:t>M. nasutus</w:t>
      </w:r>
      <w:r>
        <w:t xml:space="preserve"> and sympatric </w:t>
      </w:r>
      <w:r w:rsidRPr="00D1725B">
        <w:rPr>
          <w:i/>
        </w:rPr>
        <w:t>M. guttatus</w:t>
      </w:r>
      <w:r>
        <w:t xml:space="preserve">, relative to that between </w:t>
      </w:r>
      <w:r w:rsidRPr="00FB559D">
        <w:rPr>
          <w:i/>
        </w:rPr>
        <w:t>M. nasutus</w:t>
      </w:r>
      <w:r>
        <w:t xml:space="preserve"> and allopatric </w:t>
      </w:r>
      <w:r w:rsidRPr="00FB559D">
        <w:rPr>
          <w:i/>
        </w:rPr>
        <w:t>M. guttatus</w:t>
      </w:r>
      <w:r>
        <w:t xml:space="preserve"> (Figure S</w:t>
      </w:r>
      <w:r w:rsidR="006745BF">
        <w:t>5</w:t>
      </w:r>
      <w:r>
        <w:t>, and S</w:t>
      </w:r>
      <w:r w:rsidR="006745BF">
        <w:t>6</w:t>
      </w:r>
      <w:r>
        <w:t xml:space="preserve"> for the full, zoomed-out view).</w:t>
      </w:r>
      <w:r w:rsidR="00FB559D">
        <w:t xml:space="preserve"> In Figure S</w:t>
      </w:r>
      <w:r w:rsidR="00E015CE">
        <w:t>5</w:t>
      </w:r>
      <w:r w:rsidR="00FB559D">
        <w:t>, relatively recent (</w:t>
      </w:r>
      <w:r w:rsidR="0062103B">
        <w:rPr>
          <w:i/>
        </w:rPr>
        <w:t>i.e.</w:t>
      </w:r>
      <w:r w:rsidR="00FB559D">
        <w:t>, between ~</w:t>
      </w:r>
      <w:r w:rsidR="00135FC5">
        <w:t>1</w:t>
      </w:r>
      <w:r w:rsidR="00FB559D">
        <w:t xml:space="preserve">0 and 70 </w:t>
      </w:r>
      <w:proofErr w:type="spellStart"/>
      <w:r w:rsidR="00FB559D">
        <w:t>kya</w:t>
      </w:r>
      <w:proofErr w:type="spellEnd"/>
      <w:r w:rsidR="00FB559D">
        <w:t xml:space="preserve">) effective population sizes between </w:t>
      </w:r>
      <w:r w:rsidR="00FB559D" w:rsidRPr="00FB559D">
        <w:rPr>
          <w:i/>
        </w:rPr>
        <w:t>M. nasutus</w:t>
      </w:r>
      <w:r w:rsidR="00FB559D">
        <w:t xml:space="preserve"> and sympatric </w:t>
      </w:r>
      <w:r w:rsidR="00FB559D" w:rsidRPr="00FB559D">
        <w:rPr>
          <w:i/>
        </w:rPr>
        <w:t>M. guttatus</w:t>
      </w:r>
      <w:r w:rsidR="00FB559D">
        <w:t xml:space="preserve"> are </w:t>
      </w:r>
      <w:r w:rsidR="005C5CEB">
        <w:t>reduced</w:t>
      </w:r>
      <w:r w:rsidR="00A62BD8">
        <w:t xml:space="preserve"> relative to allopatric comparisons</w:t>
      </w:r>
      <w:r w:rsidR="00687B95">
        <w:t xml:space="preserve">, and </w:t>
      </w:r>
      <w:r w:rsidR="00135FC5">
        <w:t>roughly</w:t>
      </w:r>
      <w:r w:rsidR="00FB559D">
        <w:t xml:space="preserve"> in the range </w:t>
      </w:r>
      <w:r w:rsidR="00123F95">
        <w:t xml:space="preserve">of </w:t>
      </w:r>
      <w:r w:rsidR="00135FC5">
        <w:t xml:space="preserve">or </w:t>
      </w:r>
      <w:r w:rsidR="0062103B">
        <w:t xml:space="preserve">even </w:t>
      </w:r>
      <w:r w:rsidR="00135FC5">
        <w:t xml:space="preserve">lower than </w:t>
      </w:r>
      <w:r w:rsidR="008D1A06">
        <w:t>population sizes</w:t>
      </w:r>
      <w:r w:rsidR="00FB559D">
        <w:t xml:space="preserve"> within southern and northern </w:t>
      </w:r>
      <w:r w:rsidR="00FB559D" w:rsidRPr="00FB559D">
        <w:rPr>
          <w:i/>
        </w:rPr>
        <w:t>M. guttatus</w:t>
      </w:r>
      <w:r w:rsidR="00D8309C">
        <w:t>, further supporting a history of ongoing and recent int</w:t>
      </w:r>
      <w:r w:rsidR="00A62BD8">
        <w:t>r</w:t>
      </w:r>
      <w:r w:rsidR="00D8309C">
        <w:t>ogression.</w:t>
      </w:r>
    </w:p>
    <w:p w14:paraId="2183F8F6" w14:textId="77777777" w:rsidR="00D17084" w:rsidRDefault="007123DD" w:rsidP="00F665AE">
      <w:pPr>
        <w:jc w:val="both"/>
      </w:pPr>
      <w:r>
        <w:rPr>
          <w:rFonts w:cs="Arial"/>
          <w:color w:val="000000" w:themeColor="text1"/>
        </w:rPr>
        <w:tab/>
        <w:t xml:space="preserve">Finally, </w:t>
      </w:r>
      <w:r w:rsidR="00A72777">
        <w:rPr>
          <w:rFonts w:cs="Arial"/>
          <w:color w:val="000000" w:themeColor="text1"/>
        </w:rPr>
        <w:t xml:space="preserve">we present </w:t>
      </w:r>
      <w:r w:rsidR="00014676">
        <w:rPr>
          <w:rFonts w:cs="Arial"/>
          <w:color w:val="000000" w:themeColor="text1"/>
        </w:rPr>
        <w:t>a set of</w:t>
      </w:r>
      <w:r w:rsidR="00047725">
        <w:rPr>
          <w:rFonts w:cs="Arial"/>
          <w:color w:val="000000" w:themeColor="text1"/>
        </w:rPr>
        <w:t xml:space="preserve"> </w:t>
      </w:r>
      <w:proofErr w:type="spellStart"/>
      <w:r w:rsidR="00047725">
        <w:rPr>
          <w:rFonts w:cs="Arial"/>
          <w:color w:val="000000" w:themeColor="text1"/>
        </w:rPr>
        <w:t>Stampy</w:t>
      </w:r>
      <w:proofErr w:type="spellEnd"/>
      <w:r w:rsidR="00047725">
        <w:rPr>
          <w:rFonts w:cs="Arial"/>
          <w:color w:val="000000" w:themeColor="text1"/>
        </w:rPr>
        <w:t xml:space="preserve">-based PSMC trajectories overlaid with the original </w:t>
      </w:r>
      <w:proofErr w:type="spellStart"/>
      <w:r w:rsidR="00047725">
        <w:rPr>
          <w:rFonts w:cs="Arial"/>
          <w:color w:val="000000" w:themeColor="text1"/>
        </w:rPr>
        <w:t>bwa</w:t>
      </w:r>
      <w:proofErr w:type="spellEnd"/>
      <w:r w:rsidR="003E0D36">
        <w:rPr>
          <w:rFonts w:cs="Arial"/>
          <w:color w:val="000000" w:themeColor="text1"/>
        </w:rPr>
        <w:t>-based</w:t>
      </w:r>
      <w:r w:rsidR="00047725">
        <w:rPr>
          <w:rFonts w:cs="Arial"/>
          <w:color w:val="000000" w:themeColor="text1"/>
        </w:rPr>
        <w:t xml:space="preserve"> PSMC trajectories </w:t>
      </w:r>
      <w:r w:rsidR="003E0D36">
        <w:rPr>
          <w:rFonts w:cs="Arial"/>
          <w:color w:val="000000" w:themeColor="text1"/>
        </w:rPr>
        <w:t>&amp; bootstraps</w:t>
      </w:r>
      <w:r w:rsidR="00D17084">
        <w:rPr>
          <w:rFonts w:cs="Arial"/>
          <w:color w:val="000000" w:themeColor="text1"/>
        </w:rPr>
        <w:t xml:space="preserve"> (Figures S13-S16</w:t>
      </w:r>
      <w:r w:rsidR="003E0D36">
        <w:rPr>
          <w:rFonts w:cs="Arial"/>
          <w:color w:val="000000" w:themeColor="text1"/>
        </w:rPr>
        <w:t>)</w:t>
      </w:r>
      <w:r w:rsidR="00047725">
        <w:rPr>
          <w:rFonts w:cs="Arial"/>
          <w:color w:val="000000" w:themeColor="text1"/>
        </w:rPr>
        <w:t xml:space="preserve">. </w:t>
      </w:r>
      <w:r w:rsidRPr="009E31F9">
        <w:t xml:space="preserve">PSMC trajectories for </w:t>
      </w:r>
      <w:proofErr w:type="spellStart"/>
      <w:r>
        <w:t>S</w:t>
      </w:r>
      <w:r w:rsidRPr="009E31F9">
        <w:t>tampy</w:t>
      </w:r>
      <w:proofErr w:type="spellEnd"/>
      <w:r w:rsidRPr="009E31F9">
        <w:t xml:space="preserve"> </w:t>
      </w:r>
      <w:r w:rsidRPr="00A85ECE">
        <w:t xml:space="preserve">and </w:t>
      </w:r>
      <w:proofErr w:type="spellStart"/>
      <w:r w:rsidRPr="00A85ECE">
        <w:t>bwa</w:t>
      </w:r>
      <w:proofErr w:type="spellEnd"/>
      <w:r w:rsidRPr="00A85ECE">
        <w:t xml:space="preserve">-processed data </w:t>
      </w:r>
      <w:r>
        <w:t>are</w:t>
      </w:r>
      <w:r w:rsidRPr="00A85ECE">
        <w:t xml:space="preserve"> largely similar</w:t>
      </w:r>
      <w:r>
        <w:t xml:space="preserve">. As expected from its larger estimate of </w:t>
      </w:r>
      <w:r w:rsidRPr="00CE4617">
        <w:rPr>
          <w:rFonts w:ascii="Symbol" w:eastAsia="Times New Roman" w:hAnsi="Symbol" w:cs="Times New Roman"/>
          <w:color w:val="000000"/>
        </w:rPr>
        <w:t></w:t>
      </w:r>
      <w:r w:rsidRPr="00CE4617">
        <w:rPr>
          <w:rFonts w:ascii="Cambria" w:eastAsia="Times New Roman" w:hAnsi="Cambria" w:cs="Times New Roman"/>
          <w:color w:val="000000"/>
          <w:vertAlign w:val="subscript"/>
        </w:rPr>
        <w:t>s</w:t>
      </w:r>
      <w:r>
        <w:t xml:space="preserve"> genome-wide</w:t>
      </w:r>
      <w:r w:rsidRPr="00CE4617">
        <w:t>,</w:t>
      </w:r>
      <w:r>
        <w:t xml:space="preserve"> </w:t>
      </w:r>
      <w:r w:rsidRPr="00A85ECE">
        <w:t xml:space="preserve">PSMC </w:t>
      </w:r>
      <w:r>
        <w:t xml:space="preserve">trajectories from </w:t>
      </w:r>
      <w:proofErr w:type="spellStart"/>
      <w:r>
        <w:t>Stampy</w:t>
      </w:r>
      <w:proofErr w:type="spellEnd"/>
      <w:r>
        <w:t xml:space="preserve"> alignments suggest larger absolute population sizes</w:t>
      </w:r>
      <w:r w:rsidR="00047725">
        <w:t xml:space="preserve"> (greater absolute divergence)</w:t>
      </w:r>
      <w:r>
        <w:t xml:space="preserve">. However, relative relationships and biological conclusions (including speciation up to ~500 </w:t>
      </w:r>
      <w:proofErr w:type="spellStart"/>
      <w:r>
        <w:t>kya</w:t>
      </w:r>
      <w:proofErr w:type="spellEnd"/>
      <w:r>
        <w:t xml:space="preserve">, population size decline in </w:t>
      </w:r>
      <w:r w:rsidRPr="002F3690">
        <w:rPr>
          <w:i/>
        </w:rPr>
        <w:t>M. nasutus</w:t>
      </w:r>
      <w:r>
        <w:t xml:space="preserve"> since its origin</w:t>
      </w:r>
      <w:r w:rsidR="00047725">
        <w:t>, and effects of recent admixture on divergence</w:t>
      </w:r>
      <w:r>
        <w:t xml:space="preserve">) are unchanged. </w:t>
      </w:r>
    </w:p>
    <w:p w14:paraId="5EF2CB75" w14:textId="684E3C01" w:rsidR="00E50913" w:rsidRDefault="00D17084" w:rsidP="004A6370">
      <w:pPr>
        <w:jc w:val="both"/>
      </w:pPr>
      <w:r>
        <w:tab/>
      </w:r>
      <w:r w:rsidR="00D663B8">
        <w:t>F</w:t>
      </w:r>
      <w:r>
        <w:t xml:space="preserve">or example, </w:t>
      </w:r>
      <w:r w:rsidR="00E93C70" w:rsidRPr="009C7488">
        <w:t xml:space="preserve">PSMC trajectories using </w:t>
      </w:r>
      <w:proofErr w:type="spellStart"/>
      <w:r w:rsidR="00E93C70" w:rsidRPr="009C7488">
        <w:t>Stampy</w:t>
      </w:r>
      <w:proofErr w:type="spellEnd"/>
      <w:r w:rsidR="00E93C70" w:rsidRPr="009C7488">
        <w:t xml:space="preserve">-aligned data </w:t>
      </w:r>
      <w:r>
        <w:t xml:space="preserve">also </w:t>
      </w:r>
      <w:r w:rsidR="00E93C70" w:rsidRPr="009C7488">
        <w:t xml:space="preserve">find </w:t>
      </w:r>
      <w:r w:rsidR="00D663B8">
        <w:t>higher</w:t>
      </w:r>
      <w:r w:rsidR="00E93C70" w:rsidRPr="009C7488">
        <w:t xml:space="preserve"> population divergence </w:t>
      </w:r>
      <w:r>
        <w:t xml:space="preserve">(population size) </w:t>
      </w:r>
      <w:r w:rsidR="00D663B8">
        <w:t xml:space="preserve">between northern and southern </w:t>
      </w:r>
      <w:r w:rsidR="00D663B8" w:rsidRPr="00D663B8">
        <w:rPr>
          <w:i/>
        </w:rPr>
        <w:t>M. guttatus</w:t>
      </w:r>
      <w:r w:rsidR="00D663B8">
        <w:t xml:space="preserve"> </w:t>
      </w:r>
      <w:r w:rsidR="008520D3">
        <w:t xml:space="preserve">(AHQT x SLP) </w:t>
      </w:r>
      <w:r w:rsidR="00D663B8">
        <w:t xml:space="preserve">relative to that </w:t>
      </w:r>
      <w:r w:rsidR="00E93C70" w:rsidRPr="009C7488">
        <w:t>within</w:t>
      </w:r>
      <w:r w:rsidR="008520D3">
        <w:t xml:space="preserve"> either n</w:t>
      </w:r>
      <w:r w:rsidR="00D663B8">
        <w:t>orth</w:t>
      </w:r>
      <w:r w:rsidR="008520D3">
        <w:t>ern</w:t>
      </w:r>
      <w:r w:rsidR="00D663B8">
        <w:t xml:space="preserve"> </w:t>
      </w:r>
      <w:r w:rsidR="008520D3">
        <w:t>(AHQT x CACG) or s</w:t>
      </w:r>
      <w:r w:rsidR="00E93C70" w:rsidRPr="009C7488">
        <w:t>outh</w:t>
      </w:r>
      <w:r w:rsidR="008520D3">
        <w:t xml:space="preserve">ern </w:t>
      </w:r>
      <w:r w:rsidR="008520D3" w:rsidRPr="008520D3">
        <w:rPr>
          <w:i/>
        </w:rPr>
        <w:t>M. guttatus</w:t>
      </w:r>
      <w:r w:rsidR="00E93C70" w:rsidRPr="009C7488">
        <w:t xml:space="preserve"> </w:t>
      </w:r>
      <w:r w:rsidR="008520D3">
        <w:t xml:space="preserve">(SLP x DPRG) </w:t>
      </w:r>
      <w:r w:rsidR="00E93C70" w:rsidRPr="009C7488">
        <w:t>(</w:t>
      </w:r>
      <w:r>
        <w:t>Figure S13</w:t>
      </w:r>
      <w:r w:rsidR="00E93C70" w:rsidRPr="009C7488">
        <w:t xml:space="preserve">). </w:t>
      </w:r>
      <w:r w:rsidR="009C474F">
        <w:t xml:space="preserve">Although </w:t>
      </w:r>
      <w:proofErr w:type="spellStart"/>
      <w:r w:rsidR="009C474F">
        <w:t>Stampy</w:t>
      </w:r>
      <w:proofErr w:type="spellEnd"/>
      <w:r w:rsidR="009C474F">
        <w:t xml:space="preserve"> shows a spike in </w:t>
      </w:r>
      <w:r w:rsidR="009C474F" w:rsidRPr="009C474F">
        <w:rPr>
          <w:i/>
        </w:rPr>
        <w:t>M. nasutus</w:t>
      </w:r>
      <w:r w:rsidR="009C474F">
        <w:t xml:space="preserve"> x </w:t>
      </w:r>
      <w:r w:rsidR="009C474F" w:rsidRPr="009C474F">
        <w:rPr>
          <w:i/>
        </w:rPr>
        <w:t>M. nasutus</w:t>
      </w:r>
      <w:r w:rsidR="009C474F">
        <w:t xml:space="preserve"> population size in recent time, </w:t>
      </w:r>
      <w:proofErr w:type="spellStart"/>
      <w:r w:rsidR="009C474F">
        <w:t>Stampy</w:t>
      </w:r>
      <w:proofErr w:type="spellEnd"/>
      <w:r w:rsidR="009C474F">
        <w:t xml:space="preserve"> and </w:t>
      </w:r>
      <w:proofErr w:type="spellStart"/>
      <w:r w:rsidR="009C474F">
        <w:t>bwa</w:t>
      </w:r>
      <w:proofErr w:type="spellEnd"/>
      <w:r w:rsidR="009C474F">
        <w:t xml:space="preserve"> show extremely similar trajectories for </w:t>
      </w:r>
      <w:r w:rsidR="009C474F" w:rsidRPr="009C474F">
        <w:rPr>
          <w:i/>
        </w:rPr>
        <w:t>M. nasutus</w:t>
      </w:r>
      <w:r w:rsidR="009C474F">
        <w:t xml:space="preserve">’ population size decline since its origin (Figure S13). </w:t>
      </w:r>
      <w:r>
        <w:t xml:space="preserve">Similarly, </w:t>
      </w:r>
      <w:r w:rsidR="00F665AE">
        <w:t>d</w:t>
      </w:r>
      <w:r w:rsidR="00707822">
        <w:t xml:space="preserve">ivergence </w:t>
      </w:r>
      <w:r w:rsidR="00E93C70" w:rsidRPr="009C7488">
        <w:t xml:space="preserve">between </w:t>
      </w:r>
      <w:r w:rsidR="00E93C70" w:rsidRPr="009C7488">
        <w:rPr>
          <w:i/>
        </w:rPr>
        <w:t>M. guttatus</w:t>
      </w:r>
      <w:r w:rsidR="00E93C70" w:rsidRPr="009C7488">
        <w:t xml:space="preserve"> and </w:t>
      </w:r>
      <w:r w:rsidR="00E93C70" w:rsidRPr="009C7488">
        <w:rPr>
          <w:i/>
        </w:rPr>
        <w:t>M. nasutus</w:t>
      </w:r>
      <w:r w:rsidR="00E93C70" w:rsidRPr="009C7488">
        <w:t xml:space="preserve"> increases at roughly the same rate through time</w:t>
      </w:r>
      <w:r w:rsidR="00F665AE">
        <w:t xml:space="preserve"> </w:t>
      </w:r>
      <w:r w:rsidR="00E93C70" w:rsidRPr="009C7488">
        <w:t xml:space="preserve">whether inference is made using </w:t>
      </w:r>
      <w:proofErr w:type="spellStart"/>
      <w:r w:rsidR="00E93C70" w:rsidRPr="009C7488">
        <w:t>bwa</w:t>
      </w:r>
      <w:proofErr w:type="spellEnd"/>
      <w:r w:rsidR="00E93C70" w:rsidRPr="009C7488">
        <w:t xml:space="preserve">-aligned or </w:t>
      </w:r>
      <w:proofErr w:type="spellStart"/>
      <w:r w:rsidR="00E93C70" w:rsidRPr="009C7488">
        <w:t>Stampy</w:t>
      </w:r>
      <w:proofErr w:type="spellEnd"/>
      <w:r w:rsidR="00E93C70" w:rsidRPr="009C7488">
        <w:t>-aligned data</w:t>
      </w:r>
      <w:r w:rsidR="008520D3">
        <w:t xml:space="preserve"> (Figure S14)</w:t>
      </w:r>
      <w:r w:rsidR="00E93C70" w:rsidRPr="009C7488">
        <w:t xml:space="preserve">. </w:t>
      </w:r>
      <w:r w:rsidR="009C474F">
        <w:t>Note that</w:t>
      </w:r>
      <w:r w:rsidR="00E93C70" w:rsidRPr="009C7488">
        <w:t xml:space="preserve"> the absolute difference in divergence to </w:t>
      </w:r>
      <w:r w:rsidR="00E93C70" w:rsidRPr="009C7488">
        <w:rPr>
          <w:i/>
        </w:rPr>
        <w:t>M. nasutus</w:t>
      </w:r>
      <w:r w:rsidR="008520D3">
        <w:t xml:space="preserve"> between northern (AHQT) and s</w:t>
      </w:r>
      <w:r w:rsidR="00E93C70" w:rsidRPr="009C7488">
        <w:t>outh</w:t>
      </w:r>
      <w:r w:rsidR="008520D3">
        <w:t>ern</w:t>
      </w:r>
      <w:r w:rsidR="00E93C70" w:rsidRPr="009C7488">
        <w:t xml:space="preserve"> (SLP) </w:t>
      </w:r>
      <w:r w:rsidR="00E93C70" w:rsidRPr="009C7488">
        <w:rPr>
          <w:i/>
        </w:rPr>
        <w:t>M. guttatus</w:t>
      </w:r>
      <w:r w:rsidR="00E93C70" w:rsidRPr="009C7488">
        <w:t xml:space="preserve"> is similar in both data sets (</w:t>
      </w:r>
      <w:r w:rsidR="00E93C70" w:rsidRPr="00F665AE">
        <w:rPr>
          <w:i/>
        </w:rPr>
        <w:t>i.e.</w:t>
      </w:r>
      <w:r w:rsidR="00E93C70" w:rsidRPr="009C7488">
        <w:t xml:space="preserve">, population size difference between black &amp; gray lines and between red &amp; purple lines </w:t>
      </w:r>
      <w:r w:rsidR="004B603F">
        <w:t>is</w:t>
      </w:r>
      <w:r w:rsidR="004B603F" w:rsidRPr="009C7488">
        <w:t xml:space="preserve"> </w:t>
      </w:r>
      <w:r w:rsidR="00E93C70" w:rsidRPr="009C7488">
        <w:t>similar</w:t>
      </w:r>
      <w:r w:rsidR="00707822">
        <w:t>; Figure S14</w:t>
      </w:r>
      <w:r w:rsidR="00E93C70" w:rsidRPr="009C7488">
        <w:t xml:space="preserve">). </w:t>
      </w:r>
      <w:r w:rsidR="00F665AE">
        <w:t>T</w:t>
      </w:r>
      <w:r w:rsidR="00E93C70" w:rsidRPr="009C7488">
        <w:t xml:space="preserve">ime since speciation inferred using </w:t>
      </w:r>
      <w:proofErr w:type="spellStart"/>
      <w:r w:rsidR="00E93C70" w:rsidRPr="009C7488">
        <w:t>Stampy</w:t>
      </w:r>
      <w:proofErr w:type="spellEnd"/>
      <w:r w:rsidR="00E93C70" w:rsidRPr="009C7488">
        <w:t xml:space="preserve">-aligned data is </w:t>
      </w:r>
      <w:r w:rsidR="00F665AE">
        <w:t xml:space="preserve">also </w:t>
      </w:r>
      <w:r w:rsidR="00E93C70" w:rsidRPr="009C7488">
        <w:t>consistent</w:t>
      </w:r>
      <w:r w:rsidR="000C2EFC">
        <w:t xml:space="preserve"> (Figure S15). N</w:t>
      </w:r>
      <w:r w:rsidR="00F665AE">
        <w:t>ote</w:t>
      </w:r>
      <w:r w:rsidR="00E93C70" w:rsidRPr="009C7488">
        <w:t xml:space="preserve"> how the difference</w:t>
      </w:r>
      <w:r w:rsidR="000C2EFC">
        <w:t xml:space="preserve"> in divergence</w:t>
      </w:r>
      <w:r w:rsidR="00E93C70" w:rsidRPr="009C7488">
        <w:t xml:space="preserve"> between vs</w:t>
      </w:r>
      <w:r w:rsidR="00707822">
        <w:t>. within species is similar for</w:t>
      </w:r>
      <w:r w:rsidR="000C2EFC">
        <w:t xml:space="preserve"> </w:t>
      </w:r>
      <w:proofErr w:type="spellStart"/>
      <w:r w:rsidR="00E93C70" w:rsidRPr="009C7488">
        <w:t>Stampy</w:t>
      </w:r>
      <w:proofErr w:type="spellEnd"/>
      <w:r w:rsidR="00E93C70" w:rsidRPr="009C7488">
        <w:t xml:space="preserve"> and </w:t>
      </w:r>
      <w:proofErr w:type="spellStart"/>
      <w:r w:rsidR="00E93C70" w:rsidRPr="009C7488">
        <w:t>bwa</w:t>
      </w:r>
      <w:proofErr w:type="spellEnd"/>
      <w:r w:rsidR="00E93C70" w:rsidRPr="009C7488">
        <w:t xml:space="preserve"> (</w:t>
      </w:r>
      <w:r w:rsidR="00E93C70" w:rsidRPr="00707822">
        <w:rPr>
          <w:i/>
        </w:rPr>
        <w:t>i.e.</w:t>
      </w:r>
      <w:r w:rsidR="00E93C70" w:rsidRPr="009C7488">
        <w:t xml:space="preserve">, population size difference between gray &amp; blue lines and between purple &amp; brown lines </w:t>
      </w:r>
      <w:r w:rsidR="004B6B2E">
        <w:t>in Fig</w:t>
      </w:r>
      <w:r w:rsidR="000C2EFC">
        <w:t>ure</w:t>
      </w:r>
      <w:r w:rsidR="004B6B2E">
        <w:t xml:space="preserve"> S</w:t>
      </w:r>
      <w:r w:rsidR="000C2EFC">
        <w:t>15</w:t>
      </w:r>
      <w:r w:rsidR="00E93C70" w:rsidRPr="009C7488">
        <w:t xml:space="preserve"> </w:t>
      </w:r>
      <w:r w:rsidR="00707822">
        <w:t xml:space="preserve">is </w:t>
      </w:r>
      <w:r w:rsidR="00E93C70" w:rsidRPr="009C7488">
        <w:t xml:space="preserve">similar). </w:t>
      </w:r>
      <w:r w:rsidR="00E50913">
        <w:t>Lastly, w</w:t>
      </w:r>
      <w:r w:rsidR="00E93C70" w:rsidRPr="009C7488">
        <w:t xml:space="preserve">e </w:t>
      </w:r>
      <w:r w:rsidR="00E836D8">
        <w:t xml:space="preserve">also </w:t>
      </w:r>
      <w:r w:rsidR="00E93C70" w:rsidRPr="009C7488">
        <w:t xml:space="preserve">see geography and admixture similarly impact PSMC inference of species divergence regardless of using </w:t>
      </w:r>
      <w:proofErr w:type="spellStart"/>
      <w:r w:rsidR="00E93C70" w:rsidRPr="009C7488">
        <w:t>Stampy</w:t>
      </w:r>
      <w:proofErr w:type="spellEnd"/>
      <w:r w:rsidR="00E93C70" w:rsidRPr="009C7488">
        <w:t xml:space="preserve"> or </w:t>
      </w:r>
      <w:proofErr w:type="spellStart"/>
      <w:r w:rsidR="00E93C70" w:rsidRPr="009C7488">
        <w:t>bwa</w:t>
      </w:r>
      <w:proofErr w:type="spellEnd"/>
      <w:r w:rsidR="00E93C70" w:rsidRPr="009C7488">
        <w:t>-aligned data</w:t>
      </w:r>
      <w:r w:rsidR="00E836D8">
        <w:t xml:space="preserve"> (Figure S16)</w:t>
      </w:r>
      <w:r w:rsidR="00E93C70" w:rsidRPr="009C7488">
        <w:t xml:space="preserve">. </w:t>
      </w:r>
    </w:p>
    <w:p w14:paraId="494DF1F7" w14:textId="77777777" w:rsidR="0074106D" w:rsidRDefault="0074106D" w:rsidP="004A6370">
      <w:pPr>
        <w:jc w:val="both"/>
      </w:pPr>
    </w:p>
    <w:p w14:paraId="4E487895" w14:textId="77777777" w:rsidR="0074106D" w:rsidRDefault="0074106D" w:rsidP="004A6370">
      <w:pPr>
        <w:jc w:val="both"/>
      </w:pPr>
    </w:p>
    <w:p w14:paraId="3D3DAFF4" w14:textId="77777777" w:rsidR="0074181F" w:rsidRPr="00B15D61" w:rsidRDefault="0074181F" w:rsidP="004A6370">
      <w:pPr>
        <w:jc w:val="both"/>
        <w:rPr>
          <w:rFonts w:cs="Arial"/>
          <w:i/>
          <w:color w:val="000000" w:themeColor="text1"/>
        </w:rPr>
      </w:pPr>
      <w:r w:rsidRPr="00B15D61">
        <w:rPr>
          <w:rFonts w:cs="Arial"/>
          <w:i/>
          <w:color w:val="000000" w:themeColor="text1"/>
        </w:rPr>
        <w:t>Robustness of introgression results</w:t>
      </w:r>
    </w:p>
    <w:p w14:paraId="02940580" w14:textId="77777777" w:rsidR="004A6370" w:rsidRPr="00B15D61" w:rsidRDefault="004A6370" w:rsidP="004A6370">
      <w:pPr>
        <w:jc w:val="both"/>
        <w:rPr>
          <w:rFonts w:cs="Arial"/>
          <w:color w:val="000000" w:themeColor="text1"/>
          <w:u w:val="single"/>
        </w:rPr>
      </w:pPr>
    </w:p>
    <w:p w14:paraId="03A3BB86" w14:textId="77777777" w:rsidR="00937FB0" w:rsidRPr="00946007" w:rsidRDefault="00305502" w:rsidP="004A6370">
      <w:pPr>
        <w:jc w:val="both"/>
        <w:rPr>
          <w:rFonts w:cs="Arial"/>
          <w:color w:val="000000" w:themeColor="text1"/>
          <w:u w:val="single"/>
        </w:rPr>
      </w:pPr>
      <w:r w:rsidRPr="00B15D61">
        <w:rPr>
          <w:rFonts w:cs="Arial"/>
          <w:color w:val="000000" w:themeColor="text1"/>
          <w:u w:val="single"/>
        </w:rPr>
        <w:t>T</w:t>
      </w:r>
      <w:r w:rsidR="003C4635" w:rsidRPr="00B15D61">
        <w:rPr>
          <w:rFonts w:cs="Arial"/>
          <w:color w:val="000000" w:themeColor="text1"/>
          <w:u w:val="single"/>
        </w:rPr>
        <w:t>reemix</w:t>
      </w:r>
    </w:p>
    <w:p w14:paraId="3B5DA3C0" w14:textId="6AD96EEC" w:rsidR="00937FB0" w:rsidRDefault="003E5C93" w:rsidP="004A6370">
      <w:pPr>
        <w:jc w:val="both"/>
        <w:rPr>
          <w:rFonts w:cs="Arial"/>
          <w:color w:val="000000" w:themeColor="text1"/>
        </w:rPr>
      </w:pPr>
      <w:r>
        <w:rPr>
          <w:rFonts w:cs="Arial"/>
          <w:color w:val="000000" w:themeColor="text1"/>
        </w:rPr>
        <w:t>We explored our Treemix analyses over a range of different sample subsets and numbers of admixture events</w:t>
      </w:r>
      <w:r w:rsidR="00123F95">
        <w:rPr>
          <w:rFonts w:cs="Arial"/>
          <w:color w:val="000000" w:themeColor="text1"/>
        </w:rPr>
        <w:t>:</w:t>
      </w:r>
    </w:p>
    <w:p w14:paraId="125FE3B2" w14:textId="77777777" w:rsidR="00937FB0" w:rsidRDefault="00902FC3" w:rsidP="00937FB0">
      <w:pPr>
        <w:ind w:firstLine="720"/>
        <w:jc w:val="both"/>
        <w:rPr>
          <w:rFonts w:cs="Arial"/>
          <w:color w:val="000000" w:themeColor="text1"/>
        </w:rPr>
      </w:pPr>
      <w:r w:rsidRPr="00937FB0">
        <w:rPr>
          <w:rFonts w:cs="Arial"/>
          <w:b/>
          <w:i/>
          <w:color w:val="000000" w:themeColor="text1"/>
        </w:rPr>
        <w:t>(A)</w:t>
      </w:r>
      <w:r w:rsidRPr="00B15D61">
        <w:rPr>
          <w:rFonts w:cs="Arial"/>
          <w:color w:val="000000" w:themeColor="text1"/>
        </w:rPr>
        <w:t xml:space="preserve"> Foc</w:t>
      </w:r>
      <w:r w:rsidR="00937FB0">
        <w:rPr>
          <w:rFonts w:cs="Arial"/>
          <w:color w:val="000000" w:themeColor="text1"/>
        </w:rPr>
        <w:t>al samples and the reference</w:t>
      </w:r>
      <w:r w:rsidR="00840672">
        <w:rPr>
          <w:rFonts w:cs="Arial"/>
          <w:color w:val="000000" w:themeColor="text1"/>
        </w:rPr>
        <w:t xml:space="preserve"> (IM62) rooted by </w:t>
      </w:r>
      <w:r w:rsidR="00123F95">
        <w:rPr>
          <w:rFonts w:cs="Arial"/>
          <w:color w:val="000000" w:themeColor="text1"/>
        </w:rPr>
        <w:t>the outgroup</w:t>
      </w:r>
    </w:p>
    <w:p w14:paraId="03AEDDE3" w14:textId="77777777" w:rsidR="00937FB0" w:rsidRDefault="003C4635" w:rsidP="00937FB0">
      <w:pPr>
        <w:ind w:firstLine="720"/>
        <w:jc w:val="both"/>
        <w:rPr>
          <w:rFonts w:cs="Arial"/>
          <w:color w:val="000000" w:themeColor="text1"/>
        </w:rPr>
      </w:pPr>
      <w:r w:rsidRPr="00937FB0">
        <w:rPr>
          <w:rFonts w:cs="Arial"/>
          <w:b/>
          <w:i/>
          <w:color w:val="000000" w:themeColor="text1"/>
        </w:rPr>
        <w:t>(</w:t>
      </w:r>
      <w:r w:rsidR="00902FC3" w:rsidRPr="00937FB0">
        <w:rPr>
          <w:rFonts w:cs="Arial"/>
          <w:b/>
          <w:i/>
          <w:color w:val="000000" w:themeColor="text1"/>
        </w:rPr>
        <w:t>B</w:t>
      </w:r>
      <w:r w:rsidRPr="00937FB0">
        <w:rPr>
          <w:rFonts w:cs="Arial"/>
          <w:b/>
          <w:i/>
          <w:color w:val="000000" w:themeColor="text1"/>
        </w:rPr>
        <w:t>)</w:t>
      </w:r>
      <w:r w:rsidRPr="00B15D61">
        <w:rPr>
          <w:rFonts w:cs="Arial"/>
          <w:color w:val="000000" w:themeColor="text1"/>
        </w:rPr>
        <w:t xml:space="preserve"> Focal samples rooted by the outgroup</w:t>
      </w:r>
    </w:p>
    <w:p w14:paraId="6683061C" w14:textId="77777777" w:rsidR="00937FB0" w:rsidRDefault="003C4635" w:rsidP="00937FB0">
      <w:pPr>
        <w:ind w:firstLine="720"/>
        <w:jc w:val="both"/>
        <w:rPr>
          <w:rFonts w:cs="Arial"/>
          <w:color w:val="000000" w:themeColor="text1"/>
        </w:rPr>
      </w:pPr>
      <w:r w:rsidRPr="00937FB0">
        <w:rPr>
          <w:rFonts w:cs="Arial"/>
          <w:b/>
          <w:i/>
          <w:color w:val="000000" w:themeColor="text1"/>
        </w:rPr>
        <w:t xml:space="preserve">(C) </w:t>
      </w:r>
      <w:r w:rsidRPr="00B15D61">
        <w:rPr>
          <w:rFonts w:cs="Arial"/>
          <w:color w:val="000000" w:themeColor="text1"/>
        </w:rPr>
        <w:t xml:space="preserve">All </w:t>
      </w:r>
      <w:r w:rsidRPr="00B15D61">
        <w:rPr>
          <w:rFonts w:cs="Arial"/>
          <w:i/>
          <w:color w:val="000000" w:themeColor="text1"/>
        </w:rPr>
        <w:t>M. nasutus</w:t>
      </w:r>
      <w:r w:rsidRPr="00B15D61">
        <w:rPr>
          <w:rFonts w:cs="Arial"/>
          <w:color w:val="000000" w:themeColor="text1"/>
        </w:rPr>
        <w:t xml:space="preserve"> and</w:t>
      </w:r>
      <w:r w:rsidR="00840672">
        <w:rPr>
          <w:rFonts w:cs="Arial"/>
          <w:color w:val="000000" w:themeColor="text1"/>
        </w:rPr>
        <w:t xml:space="preserve"> </w:t>
      </w:r>
      <w:r w:rsidRPr="00B15D61">
        <w:rPr>
          <w:rFonts w:cs="Arial"/>
          <w:i/>
          <w:color w:val="000000" w:themeColor="text1"/>
        </w:rPr>
        <w:t>M. guttatus</w:t>
      </w:r>
      <w:r w:rsidRPr="00B15D61">
        <w:rPr>
          <w:rFonts w:cs="Arial"/>
          <w:color w:val="000000" w:themeColor="text1"/>
        </w:rPr>
        <w:t xml:space="preserve"> samples rooted by </w:t>
      </w:r>
      <w:proofErr w:type="gramStart"/>
      <w:r w:rsidRPr="00B15D61">
        <w:rPr>
          <w:rFonts w:cs="Arial"/>
          <w:color w:val="000000" w:themeColor="text1"/>
        </w:rPr>
        <w:t>the outgroup</w:t>
      </w:r>
      <w:proofErr w:type="gramEnd"/>
      <w:r w:rsidR="00F74D72">
        <w:rPr>
          <w:rFonts w:cs="Arial"/>
          <w:color w:val="000000" w:themeColor="text1"/>
        </w:rPr>
        <w:t>.</w:t>
      </w:r>
    </w:p>
    <w:p w14:paraId="4B8E464C" w14:textId="77777777" w:rsidR="001A0BC4" w:rsidRPr="00B15D61" w:rsidRDefault="00F76ED4" w:rsidP="00937FB0">
      <w:pPr>
        <w:jc w:val="both"/>
        <w:rPr>
          <w:rFonts w:cs="Arial"/>
          <w:color w:val="000000" w:themeColor="text1"/>
        </w:rPr>
      </w:pPr>
      <w:r w:rsidRPr="00946007">
        <w:rPr>
          <w:rFonts w:cs="Arial"/>
          <w:color w:val="000000" w:themeColor="text1"/>
        </w:rPr>
        <w:t>For each set of samples</w:t>
      </w:r>
      <w:r w:rsidR="00946007">
        <w:rPr>
          <w:rFonts w:cs="Arial"/>
          <w:color w:val="000000" w:themeColor="text1"/>
        </w:rPr>
        <w:t>,</w:t>
      </w:r>
      <w:r w:rsidRPr="00946007">
        <w:rPr>
          <w:rFonts w:cs="Arial"/>
          <w:color w:val="000000" w:themeColor="text1"/>
        </w:rPr>
        <w:t xml:space="preserve"> we allowed one</w:t>
      </w:r>
      <w:r w:rsidR="00946007">
        <w:rPr>
          <w:rFonts w:cs="Arial"/>
          <w:color w:val="000000" w:themeColor="text1"/>
        </w:rPr>
        <w:t xml:space="preserve">, two, three, or </w:t>
      </w:r>
      <w:r w:rsidRPr="00946007">
        <w:rPr>
          <w:rFonts w:cs="Arial"/>
          <w:color w:val="000000" w:themeColor="text1"/>
        </w:rPr>
        <w:t>four</w:t>
      </w:r>
      <w:r w:rsidR="003C4635" w:rsidRPr="00946007">
        <w:rPr>
          <w:rFonts w:cs="Arial"/>
          <w:color w:val="000000" w:themeColor="text1"/>
        </w:rPr>
        <w:t xml:space="preserve"> </w:t>
      </w:r>
      <w:r w:rsidRPr="00946007">
        <w:rPr>
          <w:rFonts w:cs="Arial"/>
          <w:color w:val="000000" w:themeColor="text1"/>
        </w:rPr>
        <w:t>historical admixture events (Figure S</w:t>
      </w:r>
      <w:r w:rsidR="00E015CE">
        <w:rPr>
          <w:rFonts w:cs="Arial"/>
          <w:color w:val="000000" w:themeColor="text1"/>
        </w:rPr>
        <w:t>10</w:t>
      </w:r>
      <w:r w:rsidRPr="00946007">
        <w:rPr>
          <w:rFonts w:cs="Arial"/>
          <w:color w:val="000000" w:themeColor="text1"/>
        </w:rPr>
        <w:t xml:space="preserve">). Regardless of sample subset and the number of admixture events allowed, we always see strong evidence of introgression from </w:t>
      </w:r>
      <w:r w:rsidRPr="00946007">
        <w:rPr>
          <w:rFonts w:cs="Arial"/>
          <w:i/>
          <w:color w:val="000000" w:themeColor="text1"/>
        </w:rPr>
        <w:t>M. nasutus</w:t>
      </w:r>
      <w:r w:rsidRPr="00946007">
        <w:rPr>
          <w:rFonts w:cs="Arial"/>
          <w:color w:val="000000" w:themeColor="text1"/>
        </w:rPr>
        <w:t xml:space="preserve"> into CACG, a result consistent</w:t>
      </w:r>
      <w:r w:rsidRPr="00B15D61">
        <w:rPr>
          <w:rFonts w:cs="Arial"/>
          <w:color w:val="000000" w:themeColor="text1"/>
        </w:rPr>
        <w:t xml:space="preserve"> with all analyses in this manuscript.</w:t>
      </w:r>
      <w:r w:rsidR="00902FC3" w:rsidRPr="00B15D61">
        <w:rPr>
          <w:rFonts w:cs="Arial"/>
          <w:color w:val="000000" w:themeColor="text1"/>
        </w:rPr>
        <w:t xml:space="preserve"> However, the other clear signal of introgression observed in our genomic analyses – introgression from </w:t>
      </w:r>
      <w:r w:rsidR="00902FC3" w:rsidRPr="00840672">
        <w:rPr>
          <w:rFonts w:cs="Arial"/>
          <w:i/>
          <w:color w:val="000000" w:themeColor="text1"/>
        </w:rPr>
        <w:t>M. nasutus</w:t>
      </w:r>
      <w:r w:rsidR="00902FC3" w:rsidRPr="00B15D61">
        <w:rPr>
          <w:rFonts w:cs="Arial"/>
          <w:color w:val="000000" w:themeColor="text1"/>
        </w:rPr>
        <w:t xml:space="preserve"> into DPRG, was only </w:t>
      </w:r>
      <w:r w:rsidR="00902FC3" w:rsidRPr="00946007">
        <w:rPr>
          <w:rFonts w:cs="Arial"/>
          <w:color w:val="000000" w:themeColor="text1"/>
        </w:rPr>
        <w:t>observed when we allow for more than one introgression event and analyze all focal samples and the reference genome (</w:t>
      </w:r>
      <w:r w:rsidR="00536CAE" w:rsidRPr="00946007">
        <w:rPr>
          <w:rFonts w:cs="Arial"/>
          <w:color w:val="000000" w:themeColor="text1"/>
        </w:rPr>
        <w:t xml:space="preserve">Figure </w:t>
      </w:r>
      <w:r w:rsidR="00946007" w:rsidRPr="00946007">
        <w:rPr>
          <w:rFonts w:cs="Arial"/>
          <w:color w:val="000000" w:themeColor="text1"/>
        </w:rPr>
        <w:t>S</w:t>
      </w:r>
      <w:r w:rsidR="00E015CE">
        <w:rPr>
          <w:rFonts w:cs="Arial"/>
          <w:color w:val="000000" w:themeColor="text1"/>
        </w:rPr>
        <w:t>10</w:t>
      </w:r>
      <w:r w:rsidR="00536CAE" w:rsidRPr="00946007">
        <w:rPr>
          <w:rFonts w:cs="Arial"/>
          <w:color w:val="000000" w:themeColor="text1"/>
        </w:rPr>
        <w:t xml:space="preserve"> </w:t>
      </w:r>
      <w:r w:rsidR="00902FC3" w:rsidRPr="00946007">
        <w:rPr>
          <w:rFonts w:cs="Arial"/>
          <w:color w:val="000000" w:themeColor="text1"/>
        </w:rPr>
        <w:t xml:space="preserve">A.2-A.4). When </w:t>
      </w:r>
      <w:r w:rsidR="00950C0D" w:rsidRPr="00946007">
        <w:rPr>
          <w:rFonts w:cs="Arial"/>
          <w:color w:val="000000" w:themeColor="text1"/>
        </w:rPr>
        <w:t>we limit our analysis to</w:t>
      </w:r>
      <w:r w:rsidR="00902FC3" w:rsidRPr="00946007">
        <w:rPr>
          <w:rFonts w:cs="Arial"/>
          <w:color w:val="000000" w:themeColor="text1"/>
        </w:rPr>
        <w:t xml:space="preserve"> focal samples (rooted by the outgroup) and allow for two or more int</w:t>
      </w:r>
      <w:r w:rsidR="00536CAE" w:rsidRPr="00946007">
        <w:rPr>
          <w:rFonts w:cs="Arial"/>
          <w:color w:val="000000" w:themeColor="text1"/>
        </w:rPr>
        <w:t>r</w:t>
      </w:r>
      <w:r w:rsidR="00902FC3" w:rsidRPr="00946007">
        <w:rPr>
          <w:rFonts w:cs="Arial"/>
          <w:color w:val="000000" w:themeColor="text1"/>
        </w:rPr>
        <w:t>ogression events, treemix places an introgression arrow from north</w:t>
      </w:r>
      <w:r w:rsidR="00950C0D" w:rsidRPr="00946007">
        <w:rPr>
          <w:rFonts w:cs="Arial"/>
          <w:color w:val="000000" w:themeColor="text1"/>
        </w:rPr>
        <w:t xml:space="preserve">ern </w:t>
      </w:r>
      <w:r w:rsidR="00950C0D" w:rsidRPr="00946007">
        <w:rPr>
          <w:rFonts w:cs="Arial"/>
          <w:i/>
          <w:color w:val="000000" w:themeColor="text1"/>
        </w:rPr>
        <w:t>M. guttatus</w:t>
      </w:r>
      <w:r w:rsidR="00950C0D" w:rsidRPr="00946007">
        <w:rPr>
          <w:rFonts w:cs="Arial"/>
          <w:color w:val="000000" w:themeColor="text1"/>
        </w:rPr>
        <w:t xml:space="preserve"> samples to SLP</w:t>
      </w:r>
      <w:r w:rsidR="00536CAE" w:rsidRPr="00946007">
        <w:rPr>
          <w:rFonts w:cs="Arial"/>
          <w:color w:val="000000" w:themeColor="text1"/>
        </w:rPr>
        <w:t xml:space="preserve"> (Figure S</w:t>
      </w:r>
      <w:r w:rsidR="00E015CE">
        <w:rPr>
          <w:rFonts w:cs="Arial"/>
          <w:color w:val="000000" w:themeColor="text1"/>
        </w:rPr>
        <w:t>10</w:t>
      </w:r>
      <w:r w:rsidR="00536CAE" w:rsidRPr="00946007">
        <w:rPr>
          <w:rFonts w:cs="Arial"/>
          <w:color w:val="000000" w:themeColor="text1"/>
        </w:rPr>
        <w:t xml:space="preserve"> B.2-B.4)</w:t>
      </w:r>
      <w:r w:rsidR="00950C0D" w:rsidRPr="00946007">
        <w:rPr>
          <w:rFonts w:cs="Arial"/>
          <w:color w:val="000000" w:themeColor="text1"/>
        </w:rPr>
        <w:t xml:space="preserve">. </w:t>
      </w:r>
      <w:r w:rsidR="003E5C93">
        <w:rPr>
          <w:rFonts w:cs="Arial"/>
          <w:color w:val="000000" w:themeColor="text1"/>
        </w:rPr>
        <w:t xml:space="preserve">We view this result as </w:t>
      </w:r>
      <w:r w:rsidR="00F201D7">
        <w:rPr>
          <w:rFonts w:cs="Arial"/>
          <w:color w:val="000000" w:themeColor="text1"/>
        </w:rPr>
        <w:t xml:space="preserve">an attempt to explain the </w:t>
      </w:r>
      <w:r w:rsidR="001C2E45">
        <w:rPr>
          <w:rFonts w:cs="Arial"/>
          <w:color w:val="000000" w:themeColor="text1"/>
        </w:rPr>
        <w:t xml:space="preserve">positive </w:t>
      </w:r>
      <w:r w:rsidR="00F201D7">
        <w:rPr>
          <w:rFonts w:cs="Arial"/>
          <w:color w:val="000000" w:themeColor="text1"/>
        </w:rPr>
        <w:t xml:space="preserve">covariance in genotype between SLP and northern </w:t>
      </w:r>
      <w:r w:rsidR="00F201D7" w:rsidRPr="001C2E45">
        <w:rPr>
          <w:rFonts w:cs="Arial"/>
          <w:i/>
          <w:color w:val="000000" w:themeColor="text1"/>
        </w:rPr>
        <w:t>M. guttatus</w:t>
      </w:r>
      <w:r w:rsidR="00F201D7">
        <w:rPr>
          <w:rFonts w:cs="Arial"/>
          <w:color w:val="000000" w:themeColor="text1"/>
        </w:rPr>
        <w:t xml:space="preserve"> after accounting for topology; however, in this case, the direction of introgression is likely </w:t>
      </w:r>
      <w:r w:rsidR="001C2E45">
        <w:rPr>
          <w:rFonts w:cs="Arial"/>
          <w:color w:val="000000" w:themeColor="text1"/>
        </w:rPr>
        <w:t>difficult to distinguish on the basis of the</w:t>
      </w:r>
      <w:r w:rsidR="00F201D7">
        <w:rPr>
          <w:rFonts w:cs="Arial"/>
          <w:color w:val="000000" w:themeColor="text1"/>
        </w:rPr>
        <w:t xml:space="preserve"> distance matrix and such a constrained topology of so few samples. Because other lines of evidence suggest introgression into DPRG, and because SLP and DPRG are equally diverged from northern M. guttatus after removing putatively </w:t>
      </w:r>
      <w:proofErr w:type="spellStart"/>
      <w:r w:rsidR="00F201D7">
        <w:rPr>
          <w:rFonts w:cs="Arial"/>
          <w:color w:val="000000" w:themeColor="text1"/>
        </w:rPr>
        <w:t>introgressed</w:t>
      </w:r>
      <w:proofErr w:type="spellEnd"/>
      <w:r w:rsidR="00F201D7">
        <w:rPr>
          <w:rFonts w:cs="Arial"/>
          <w:color w:val="000000" w:themeColor="text1"/>
        </w:rPr>
        <w:t xml:space="preserve"> genomic regions (Table S8), we interpret treemix results as consistent with introgression from M. nasutus into DPRG.</w:t>
      </w:r>
    </w:p>
    <w:p w14:paraId="2C2BC18E" w14:textId="77777777" w:rsidR="001A0BC4" w:rsidRPr="00B15D61" w:rsidRDefault="001A0BC4" w:rsidP="004A6370">
      <w:pPr>
        <w:jc w:val="both"/>
        <w:rPr>
          <w:rFonts w:cs="Arial"/>
          <w:color w:val="000000" w:themeColor="text1"/>
        </w:rPr>
      </w:pPr>
    </w:p>
    <w:p w14:paraId="25AD264D" w14:textId="77777777" w:rsidR="002C55DD" w:rsidRPr="00B15D61" w:rsidRDefault="0074181F" w:rsidP="004A6370">
      <w:pPr>
        <w:jc w:val="both"/>
        <w:rPr>
          <w:rFonts w:cs="Arial"/>
          <w:color w:val="000000" w:themeColor="text1"/>
          <w:u w:val="single"/>
        </w:rPr>
      </w:pPr>
      <w:r w:rsidRPr="00B15D61">
        <w:rPr>
          <w:rFonts w:cs="Arial"/>
          <w:color w:val="000000" w:themeColor="text1"/>
          <w:u w:val="single"/>
        </w:rPr>
        <w:t>Block length distributions</w:t>
      </w:r>
    </w:p>
    <w:p w14:paraId="7EA316E9" w14:textId="32813C8F" w:rsidR="00CC2101" w:rsidRPr="00B15D61" w:rsidRDefault="002C55DD" w:rsidP="004A6370">
      <w:pPr>
        <w:jc w:val="both"/>
        <w:rPr>
          <w:rFonts w:cs="Arial"/>
          <w:color w:val="000000" w:themeColor="text1"/>
        </w:rPr>
      </w:pPr>
      <w:r w:rsidRPr="00B15D61">
        <w:rPr>
          <w:rFonts w:cs="Arial"/>
          <w:color w:val="000000" w:themeColor="text1"/>
        </w:rPr>
        <w:t xml:space="preserve">In the main text, we used the length distribution of admixture blocks to provide a detailed view of the recent history of introgression of </w:t>
      </w:r>
      <w:r w:rsidRPr="00B15D61">
        <w:rPr>
          <w:rFonts w:cs="Arial"/>
          <w:i/>
          <w:color w:val="000000" w:themeColor="text1"/>
        </w:rPr>
        <w:t>M. nasutus</w:t>
      </w:r>
      <w:r w:rsidRPr="00B15D61">
        <w:rPr>
          <w:rFonts w:cs="Arial"/>
          <w:color w:val="000000" w:themeColor="text1"/>
        </w:rPr>
        <w:t xml:space="preserve"> ancestry into </w:t>
      </w:r>
      <w:r w:rsidRPr="00B15D61">
        <w:rPr>
          <w:rFonts w:cs="Arial"/>
          <w:i/>
          <w:color w:val="000000" w:themeColor="text1"/>
        </w:rPr>
        <w:t>M. guttatus</w:t>
      </w:r>
      <w:r w:rsidRPr="00B15D61">
        <w:rPr>
          <w:rFonts w:cs="Arial"/>
          <w:color w:val="000000" w:themeColor="text1"/>
        </w:rPr>
        <w:t xml:space="preserve">. While this summary of the data contains much information, our inference of this distribution is likely imperfect. </w:t>
      </w:r>
      <w:r w:rsidR="003E5C93" w:rsidRPr="00B15D61">
        <w:rPr>
          <w:rFonts w:cs="Arial"/>
          <w:color w:val="000000" w:themeColor="text1"/>
        </w:rPr>
        <w:t xml:space="preserve">In practice, we may </w:t>
      </w:r>
      <w:r w:rsidR="003E5C93">
        <w:rPr>
          <w:rFonts w:cs="Arial"/>
          <w:color w:val="000000" w:themeColor="text1"/>
        </w:rPr>
        <w:t>break up</w:t>
      </w:r>
      <w:r w:rsidR="003E5C93" w:rsidRPr="00B15D61">
        <w:rPr>
          <w:rFonts w:cs="Arial"/>
          <w:color w:val="000000" w:themeColor="text1"/>
        </w:rPr>
        <w:t xml:space="preserve"> long admixture block</w:t>
      </w:r>
      <w:r w:rsidR="003E5C93">
        <w:rPr>
          <w:rFonts w:cs="Arial"/>
          <w:color w:val="000000" w:themeColor="text1"/>
        </w:rPr>
        <w:t>s</w:t>
      </w:r>
      <w:r w:rsidR="003E5C93" w:rsidRPr="00B15D61">
        <w:rPr>
          <w:rFonts w:cs="Arial"/>
          <w:color w:val="000000" w:themeColor="text1"/>
        </w:rPr>
        <w:t xml:space="preserve"> or we may mislabel short genomic regions with </w:t>
      </w:r>
      <w:r w:rsidR="003E5C93">
        <w:rPr>
          <w:rFonts w:cs="Arial"/>
          <w:color w:val="000000" w:themeColor="text1"/>
        </w:rPr>
        <w:t>low</w:t>
      </w:r>
      <w:r w:rsidR="003E5C93" w:rsidRPr="00B15D61">
        <w:rPr>
          <w:rFonts w:cs="Arial"/>
          <w:color w:val="000000" w:themeColor="text1"/>
        </w:rPr>
        <w:t xml:space="preserve"> divergence as short admixture bloc</w:t>
      </w:r>
      <w:r w:rsidR="003E5C93">
        <w:rPr>
          <w:rFonts w:cs="Arial"/>
          <w:color w:val="000000" w:themeColor="text1"/>
        </w:rPr>
        <w:t xml:space="preserve">ks. </w:t>
      </w:r>
    </w:p>
    <w:p w14:paraId="51B2D8A9" w14:textId="77777777" w:rsidR="00CC2101" w:rsidRPr="00B15D61" w:rsidRDefault="00CC2101" w:rsidP="00CC2101">
      <w:pPr>
        <w:ind w:firstLine="720"/>
        <w:jc w:val="both"/>
        <w:rPr>
          <w:rFonts w:cs="Arial"/>
          <w:color w:val="000000" w:themeColor="text1"/>
        </w:rPr>
      </w:pPr>
      <w:r w:rsidRPr="00B15D61">
        <w:rPr>
          <w:rFonts w:cs="Arial"/>
          <w:color w:val="000000" w:themeColor="text1"/>
        </w:rPr>
        <w:t>In practice, both problems could confuse our inference. Miscalling</w:t>
      </w:r>
      <w:r w:rsidR="00CB7678">
        <w:rPr>
          <w:rFonts w:cs="Arial"/>
          <w:color w:val="000000" w:themeColor="text1"/>
        </w:rPr>
        <w:t xml:space="preserve"> short </w:t>
      </w:r>
      <w:proofErr w:type="spellStart"/>
      <w:r w:rsidR="00CB7678">
        <w:rPr>
          <w:rFonts w:cs="Arial"/>
          <w:color w:val="000000" w:themeColor="text1"/>
        </w:rPr>
        <w:t>unadmixed</w:t>
      </w:r>
      <w:proofErr w:type="spellEnd"/>
      <w:r w:rsidR="00CB7678">
        <w:rPr>
          <w:rFonts w:cs="Arial"/>
          <w:color w:val="000000" w:themeColor="text1"/>
        </w:rPr>
        <w:t xml:space="preserve"> regions </w:t>
      </w:r>
      <w:r w:rsidRPr="00B15D61">
        <w:rPr>
          <w:rFonts w:cs="Arial"/>
          <w:color w:val="000000" w:themeColor="text1"/>
        </w:rPr>
        <w:t xml:space="preserve">and breaking up long regions into numerous smaller ones will both push back our inferred admixture time. </w:t>
      </w:r>
      <w:r w:rsidR="003E5C93" w:rsidRPr="00B15D61">
        <w:rPr>
          <w:rFonts w:cs="Arial"/>
          <w:color w:val="000000" w:themeColor="text1"/>
        </w:rPr>
        <w:t xml:space="preserve">Additionally, introducing short, </w:t>
      </w:r>
      <w:r w:rsidR="003E5C93">
        <w:rPr>
          <w:rFonts w:cs="Arial"/>
          <w:color w:val="000000" w:themeColor="text1"/>
        </w:rPr>
        <w:t>false positive</w:t>
      </w:r>
      <w:r w:rsidR="003E5C93" w:rsidRPr="00B15D61">
        <w:rPr>
          <w:rFonts w:cs="Arial"/>
          <w:color w:val="000000" w:themeColor="text1"/>
        </w:rPr>
        <w:t xml:space="preserve"> blocks may mislead us into </w:t>
      </w:r>
      <w:r w:rsidR="003E5C93">
        <w:rPr>
          <w:rFonts w:cs="Arial"/>
          <w:color w:val="000000" w:themeColor="text1"/>
        </w:rPr>
        <w:t>seein</w:t>
      </w:r>
      <w:r w:rsidR="003E5C93" w:rsidRPr="00B15D61">
        <w:rPr>
          <w:rFonts w:cs="Arial"/>
          <w:color w:val="000000" w:themeColor="text1"/>
        </w:rPr>
        <w:t>g a mix of old and new admixture events, when in practice there was a single recent pulse</w:t>
      </w:r>
      <w:r w:rsidR="003E5C93">
        <w:rPr>
          <w:rFonts w:cs="Arial"/>
          <w:color w:val="000000" w:themeColor="text1"/>
        </w:rPr>
        <w:t>.</w:t>
      </w:r>
      <w:r w:rsidRPr="00B15D61">
        <w:rPr>
          <w:rFonts w:cs="Arial"/>
          <w:color w:val="000000" w:themeColor="text1"/>
        </w:rPr>
        <w:t xml:space="preserve"> </w:t>
      </w:r>
      <w:r w:rsidR="0028009F" w:rsidRPr="00B15D61">
        <w:rPr>
          <w:rFonts w:cs="Arial"/>
          <w:color w:val="000000" w:themeColor="text1"/>
        </w:rPr>
        <w:t>A</w:t>
      </w:r>
      <w:r w:rsidRPr="00B15D61">
        <w:rPr>
          <w:rFonts w:cs="Arial"/>
          <w:color w:val="000000" w:themeColor="text1"/>
        </w:rPr>
        <w:t xml:space="preserve"> major claim of our manuscrip</w:t>
      </w:r>
      <w:r w:rsidR="00E131C5">
        <w:rPr>
          <w:rFonts w:cs="Arial"/>
          <w:color w:val="000000" w:themeColor="text1"/>
        </w:rPr>
        <w:t xml:space="preserve">t is that </w:t>
      </w:r>
      <w:r w:rsidRPr="00B15D61">
        <w:rPr>
          <w:rFonts w:cs="Arial"/>
          <w:color w:val="000000" w:themeColor="text1"/>
        </w:rPr>
        <w:t xml:space="preserve">admixed </w:t>
      </w:r>
      <w:r w:rsidRPr="00B15D61">
        <w:rPr>
          <w:rFonts w:cs="Arial"/>
          <w:i/>
          <w:color w:val="000000" w:themeColor="text1"/>
        </w:rPr>
        <w:t>M. guttatus</w:t>
      </w:r>
      <w:r w:rsidRPr="00B15D61">
        <w:rPr>
          <w:rFonts w:cs="Arial"/>
          <w:color w:val="000000" w:themeColor="text1"/>
        </w:rPr>
        <w:t xml:space="preserve"> samples are not simply early-generation hybrids, but rather represent on ongoing history of introgression</w:t>
      </w:r>
      <w:r w:rsidR="00521897" w:rsidRPr="00B15D61">
        <w:rPr>
          <w:rFonts w:cs="Arial"/>
          <w:color w:val="000000" w:themeColor="text1"/>
        </w:rPr>
        <w:t xml:space="preserve">. </w:t>
      </w:r>
      <w:r w:rsidR="0028009F" w:rsidRPr="00B15D61">
        <w:rPr>
          <w:rFonts w:cs="Arial"/>
          <w:color w:val="000000" w:themeColor="text1"/>
        </w:rPr>
        <w:t>We therefore wish to ensure that these potential challenges to characterizing the block length distribution do not mislead our inference.</w:t>
      </w:r>
    </w:p>
    <w:p w14:paraId="552EBA83" w14:textId="17C431E9" w:rsidR="00CC2101" w:rsidRPr="00B15D61" w:rsidRDefault="0028009F" w:rsidP="00D7568E">
      <w:pPr>
        <w:ind w:firstLine="720"/>
        <w:jc w:val="both"/>
        <w:rPr>
          <w:rFonts w:cs="Arial"/>
          <w:color w:val="000000" w:themeColor="text1"/>
        </w:rPr>
      </w:pPr>
      <w:r w:rsidRPr="00B15D61">
        <w:rPr>
          <w:rFonts w:cs="Arial"/>
          <w:color w:val="000000" w:themeColor="text1"/>
        </w:rPr>
        <w:t xml:space="preserve">We </w:t>
      </w:r>
      <w:r w:rsidR="00123F95">
        <w:rPr>
          <w:rFonts w:cs="Arial"/>
          <w:color w:val="000000" w:themeColor="text1"/>
        </w:rPr>
        <w:t>use</w:t>
      </w:r>
      <w:r w:rsidR="00123F95" w:rsidRPr="00B15D61">
        <w:rPr>
          <w:rFonts w:cs="Arial"/>
          <w:color w:val="000000" w:themeColor="text1"/>
        </w:rPr>
        <w:t xml:space="preserve"> </w:t>
      </w:r>
      <w:r w:rsidRPr="00B15D61">
        <w:rPr>
          <w:rFonts w:cs="Arial"/>
          <w:color w:val="000000" w:themeColor="text1"/>
        </w:rPr>
        <w:t xml:space="preserve">two strategies to ensure the robustness of our results. </w:t>
      </w:r>
      <w:r w:rsidRPr="00E131C5">
        <w:rPr>
          <w:rFonts w:cs="Arial"/>
          <w:color w:val="000000" w:themeColor="text1"/>
        </w:rPr>
        <w:t>First, we ‘heal’ admixture blocks with</w:t>
      </w:r>
      <w:r w:rsidR="003E5C93">
        <w:rPr>
          <w:rFonts w:cs="Arial"/>
          <w:color w:val="000000" w:themeColor="text1"/>
        </w:rPr>
        <w:t>in</w:t>
      </w:r>
      <w:r w:rsidRPr="00E131C5">
        <w:rPr>
          <w:rFonts w:cs="Arial"/>
          <w:color w:val="000000" w:themeColor="text1"/>
        </w:rPr>
        <w:t xml:space="preserve"> X = </w:t>
      </w:r>
      <w:r w:rsidR="008C320A" w:rsidRPr="00E131C5">
        <w:rPr>
          <w:rFonts w:cs="Arial"/>
          <w:color w:val="000000" w:themeColor="text1"/>
        </w:rPr>
        <w:t xml:space="preserve">{0,20,50,100} </w:t>
      </w:r>
      <w:proofErr w:type="gramStart"/>
      <w:r w:rsidRPr="00E131C5">
        <w:rPr>
          <w:rFonts w:cs="Arial"/>
          <w:color w:val="000000" w:themeColor="text1"/>
        </w:rPr>
        <w:t>kb</w:t>
      </w:r>
      <w:proofErr w:type="gramEnd"/>
      <w:r w:rsidRPr="00E131C5">
        <w:rPr>
          <w:rFonts w:cs="Arial"/>
          <w:color w:val="000000" w:themeColor="text1"/>
        </w:rPr>
        <w:t xml:space="preserve"> of one another (Figure S</w:t>
      </w:r>
      <w:r w:rsidR="00E015CE">
        <w:rPr>
          <w:rFonts w:cs="Arial"/>
          <w:color w:val="000000" w:themeColor="text1"/>
        </w:rPr>
        <w:t>12</w:t>
      </w:r>
      <w:r w:rsidRPr="00E131C5">
        <w:rPr>
          <w:rFonts w:cs="Arial"/>
          <w:color w:val="000000" w:themeColor="text1"/>
        </w:rPr>
        <w:t>)</w:t>
      </w:r>
      <w:r w:rsidRPr="00B15D61">
        <w:rPr>
          <w:rFonts w:cs="Arial"/>
          <w:color w:val="000000" w:themeColor="text1"/>
        </w:rPr>
        <w:t xml:space="preserve">, </w:t>
      </w:r>
      <w:r w:rsidR="003E5C93">
        <w:rPr>
          <w:rFonts w:cs="Arial"/>
          <w:color w:val="000000" w:themeColor="text1"/>
        </w:rPr>
        <w:t>to guard against</w:t>
      </w:r>
      <w:r w:rsidR="003E5C93" w:rsidRPr="00B15D61">
        <w:rPr>
          <w:rFonts w:cs="Arial"/>
          <w:color w:val="000000" w:themeColor="text1"/>
        </w:rPr>
        <w:t xml:space="preserve"> breaking up few long admixture blocks into more short ones</w:t>
      </w:r>
      <w:r w:rsidRPr="00B15D61">
        <w:rPr>
          <w:rFonts w:cs="Arial"/>
          <w:color w:val="000000" w:themeColor="text1"/>
        </w:rPr>
        <w:t xml:space="preserve">. We also use our allopatric and putatively ‘pure’ </w:t>
      </w:r>
      <w:r w:rsidRPr="00B15D61">
        <w:rPr>
          <w:rFonts w:cs="Arial"/>
          <w:i/>
          <w:color w:val="000000" w:themeColor="text1"/>
        </w:rPr>
        <w:t>M. guttatus</w:t>
      </w:r>
      <w:r w:rsidRPr="00B15D61">
        <w:rPr>
          <w:rFonts w:cs="Arial"/>
          <w:color w:val="000000" w:themeColor="text1"/>
        </w:rPr>
        <w:t xml:space="preserve"> samples to empirically control for the </w:t>
      </w:r>
      <w:r w:rsidR="003E5C93">
        <w:rPr>
          <w:rFonts w:cs="Arial"/>
          <w:color w:val="000000" w:themeColor="text1"/>
        </w:rPr>
        <w:t xml:space="preserve">false positive admixture </w:t>
      </w:r>
      <w:r w:rsidRPr="00B15D61">
        <w:rPr>
          <w:rFonts w:cs="Arial"/>
          <w:color w:val="000000" w:themeColor="text1"/>
        </w:rPr>
        <w:t>blocks. To do so</w:t>
      </w:r>
      <w:r w:rsidR="003E5C93">
        <w:rPr>
          <w:rFonts w:cs="Arial"/>
          <w:color w:val="000000" w:themeColor="text1"/>
        </w:rPr>
        <w:t>,</w:t>
      </w:r>
      <w:r w:rsidRPr="00B15D61">
        <w:rPr>
          <w:rFonts w:cs="Arial"/>
          <w:color w:val="000000" w:themeColor="text1"/>
        </w:rPr>
        <w:t xml:space="preserve"> we alternatively use the block length distribution of AHQT and SLP and remove the closest matched block lengths in our other samples (note that we use the AHQT block length distribution in an attempt to better characterize the introgression history of SLP as well). By </w:t>
      </w:r>
      <w:proofErr w:type="spellStart"/>
      <w:r w:rsidRPr="00B15D61">
        <w:rPr>
          <w:rFonts w:cs="Arial"/>
          <w:color w:val="000000" w:themeColor="text1"/>
        </w:rPr>
        <w:t>factorially</w:t>
      </w:r>
      <w:proofErr w:type="spellEnd"/>
      <w:r w:rsidRPr="00B15D61">
        <w:rPr>
          <w:rFonts w:cs="Arial"/>
          <w:color w:val="000000" w:themeColor="text1"/>
        </w:rPr>
        <w:t xml:space="preserve"> implementing these controls, we see that our inference of ongoing introgression of </w:t>
      </w:r>
      <w:r w:rsidRPr="00B15D61">
        <w:rPr>
          <w:rFonts w:cs="Arial"/>
          <w:i/>
          <w:color w:val="000000" w:themeColor="text1"/>
        </w:rPr>
        <w:t>M. nasutus</w:t>
      </w:r>
      <w:r w:rsidRPr="00B15D61">
        <w:rPr>
          <w:rFonts w:cs="Arial"/>
          <w:color w:val="000000" w:themeColor="text1"/>
        </w:rPr>
        <w:t xml:space="preserve"> into sympatric </w:t>
      </w:r>
      <w:r w:rsidRPr="00B15D61">
        <w:rPr>
          <w:rFonts w:cs="Arial"/>
          <w:i/>
          <w:color w:val="000000" w:themeColor="text1"/>
        </w:rPr>
        <w:t>M. guttatus</w:t>
      </w:r>
      <w:r w:rsidRPr="00B15D61">
        <w:rPr>
          <w:rFonts w:cs="Arial"/>
          <w:color w:val="000000" w:themeColor="text1"/>
        </w:rPr>
        <w:t xml:space="preserve"> populations is robust. In all controls</w:t>
      </w:r>
      <w:r w:rsidR="008E3C6E">
        <w:rPr>
          <w:rFonts w:cs="Arial"/>
          <w:color w:val="000000" w:themeColor="text1"/>
        </w:rPr>
        <w:t>,</w:t>
      </w:r>
      <w:r w:rsidR="00D7568E" w:rsidRPr="00B15D61">
        <w:rPr>
          <w:rFonts w:cs="Arial"/>
          <w:color w:val="000000" w:themeColor="text1"/>
        </w:rPr>
        <w:t xml:space="preserve"> we observe more variation in admixture tract lengths than would be expected under a simple point admixture model. Moreover, while removing young blocks and creating longer blocks creates a more recent estimated admixture time, our most recent estimated admixture time in CACG is </w:t>
      </w:r>
      <w:r w:rsidR="009031FA">
        <w:rPr>
          <w:rFonts w:cs="Arial"/>
          <w:color w:val="000000" w:themeColor="text1"/>
        </w:rPr>
        <w:t>37</w:t>
      </w:r>
      <w:r w:rsidR="009031FA" w:rsidRPr="00B15D61">
        <w:rPr>
          <w:rFonts w:cs="Arial"/>
          <w:color w:val="000000" w:themeColor="text1"/>
        </w:rPr>
        <w:t xml:space="preserve"> </w:t>
      </w:r>
      <w:r w:rsidR="00D7568E" w:rsidRPr="00B15D61">
        <w:rPr>
          <w:rFonts w:cs="Arial"/>
          <w:color w:val="000000" w:themeColor="text1"/>
        </w:rPr>
        <w:t xml:space="preserve">generations ago, arguing against a single recent admixture event. Even if admixture occurred </w:t>
      </w:r>
      <w:r w:rsidR="009031FA">
        <w:rPr>
          <w:rFonts w:cs="Arial"/>
          <w:color w:val="000000" w:themeColor="text1"/>
        </w:rPr>
        <w:t>37</w:t>
      </w:r>
      <w:r w:rsidR="009031FA" w:rsidRPr="00B15D61">
        <w:rPr>
          <w:rFonts w:cs="Arial"/>
          <w:color w:val="000000" w:themeColor="text1"/>
        </w:rPr>
        <w:t xml:space="preserve"> </w:t>
      </w:r>
      <w:r w:rsidR="00D7568E" w:rsidRPr="00B15D61">
        <w:rPr>
          <w:rFonts w:cs="Arial"/>
          <w:color w:val="000000" w:themeColor="text1"/>
        </w:rPr>
        <w:t>generations ago into CACG</w:t>
      </w:r>
      <w:r w:rsidR="008C3F18">
        <w:rPr>
          <w:rFonts w:cs="Arial"/>
          <w:color w:val="000000" w:themeColor="text1"/>
        </w:rPr>
        <w:t>,</w:t>
      </w:r>
      <w:r w:rsidR="00D7568E" w:rsidRPr="00B15D61">
        <w:rPr>
          <w:rFonts w:cs="Arial"/>
          <w:color w:val="000000" w:themeColor="text1"/>
        </w:rPr>
        <w:t xml:space="preserve"> it is very unlikely that a block from </w:t>
      </w:r>
      <w:r w:rsidR="00305502" w:rsidRPr="00B15D61">
        <w:rPr>
          <w:rFonts w:cs="Arial"/>
          <w:color w:val="000000" w:themeColor="text1"/>
        </w:rPr>
        <w:t xml:space="preserve">a given event at that time </w:t>
      </w:r>
      <w:r w:rsidR="00D7568E" w:rsidRPr="00B15D61">
        <w:rPr>
          <w:rFonts w:cs="Arial"/>
          <w:color w:val="000000" w:themeColor="text1"/>
        </w:rPr>
        <w:t xml:space="preserve">would survive to the present – and therefore gene flow is likely (relatively) consistently ongoing </w:t>
      </w:r>
      <w:r w:rsidR="008C3F18">
        <w:rPr>
          <w:rFonts w:cs="Arial"/>
          <w:color w:val="000000" w:themeColor="text1"/>
        </w:rPr>
        <w:t>(Table S</w:t>
      </w:r>
      <w:r w:rsidR="00C53878">
        <w:rPr>
          <w:rFonts w:cs="Arial"/>
          <w:color w:val="000000" w:themeColor="text1"/>
        </w:rPr>
        <w:t>4</w:t>
      </w:r>
      <w:r w:rsidR="00D7568E" w:rsidRPr="00B15D61">
        <w:rPr>
          <w:rFonts w:cs="Arial"/>
          <w:color w:val="000000" w:themeColor="text1"/>
        </w:rPr>
        <w:t>).</w:t>
      </w:r>
    </w:p>
    <w:p w14:paraId="7CB61BBD" w14:textId="77777777" w:rsidR="00305502" w:rsidRPr="00B15D61" w:rsidRDefault="00305502" w:rsidP="00B81A9A">
      <w:pPr>
        <w:jc w:val="both"/>
        <w:rPr>
          <w:rFonts w:cs="Arial"/>
          <w:color w:val="000000" w:themeColor="text1"/>
        </w:rPr>
      </w:pPr>
    </w:p>
    <w:p w14:paraId="71530DEE" w14:textId="77777777" w:rsidR="00AB42F0" w:rsidRPr="00544A0B" w:rsidRDefault="00305502" w:rsidP="00544A0B">
      <w:pPr>
        <w:jc w:val="both"/>
        <w:rPr>
          <w:rFonts w:cs="Arial"/>
          <w:color w:val="000000" w:themeColor="text1"/>
          <w:u w:val="single"/>
        </w:rPr>
      </w:pPr>
      <w:r w:rsidRPr="00B15D61">
        <w:rPr>
          <w:rFonts w:cs="Arial"/>
          <w:color w:val="000000" w:themeColor="text1"/>
          <w:u w:val="single"/>
        </w:rPr>
        <w:t xml:space="preserve">Robustness of inferred introgression from </w:t>
      </w:r>
      <w:r w:rsidRPr="00B15D61">
        <w:rPr>
          <w:rFonts w:cs="Arial"/>
          <w:i/>
          <w:color w:val="000000" w:themeColor="text1"/>
          <w:u w:val="single"/>
        </w:rPr>
        <w:t>M. guttatus</w:t>
      </w:r>
      <w:r w:rsidRPr="00B15D61">
        <w:rPr>
          <w:rFonts w:cs="Arial"/>
          <w:color w:val="000000" w:themeColor="text1"/>
          <w:u w:val="single"/>
        </w:rPr>
        <w:t xml:space="preserve"> into </w:t>
      </w:r>
      <w:r w:rsidRPr="00B15D61">
        <w:rPr>
          <w:rFonts w:cs="Arial"/>
          <w:i/>
          <w:color w:val="000000" w:themeColor="text1"/>
          <w:u w:val="single"/>
        </w:rPr>
        <w:t>M. nasutus</w:t>
      </w:r>
    </w:p>
    <w:p w14:paraId="1A4A4F6F" w14:textId="77777777" w:rsidR="003E5C93" w:rsidRDefault="008E3C6E" w:rsidP="00B0448E">
      <w:r>
        <w:t xml:space="preserve">In the main text we described our strategy of using outlier windows – regions where one </w:t>
      </w:r>
      <w:r w:rsidRPr="008E3C6E">
        <w:rPr>
          <w:i/>
        </w:rPr>
        <w:t>M. nasutus</w:t>
      </w:r>
      <w:r>
        <w:t xml:space="preserve"> sample differed radically from all others to infer historical introgression from </w:t>
      </w:r>
      <w:r w:rsidRPr="008E3C6E">
        <w:rPr>
          <w:i/>
        </w:rPr>
        <w:t>M. guttatus</w:t>
      </w:r>
      <w:r>
        <w:t xml:space="preserve"> into </w:t>
      </w:r>
      <w:r w:rsidRPr="008E3C6E">
        <w:rPr>
          <w:i/>
        </w:rPr>
        <w:t>M. nasutus</w:t>
      </w:r>
      <w:r>
        <w:t xml:space="preserve">. </w:t>
      </w:r>
      <w:r w:rsidR="00AB42F0">
        <w:t>The identification of outlier windows required numerous decisions</w:t>
      </w:r>
      <w:r w:rsidR="003E5C93">
        <w:t>; here we investigate the robustness of the signal of introgression to these choices</w:t>
      </w:r>
      <w:r w:rsidR="00AB42F0">
        <w:t xml:space="preserve">. </w:t>
      </w:r>
    </w:p>
    <w:p w14:paraId="2FD6256D" w14:textId="77777777" w:rsidR="003F0E3F" w:rsidRDefault="00AB42F0" w:rsidP="009B6193">
      <w:pPr>
        <w:ind w:firstLine="720"/>
      </w:pPr>
      <w:r>
        <w:t xml:space="preserve">The first was the </w:t>
      </w:r>
      <w:r w:rsidRPr="00AB42F0">
        <w:rPr>
          <w:rFonts w:ascii="Symbol" w:hAnsi="Symbol"/>
        </w:rPr>
        <w:t></w:t>
      </w:r>
      <w:r w:rsidRPr="00AB42F0">
        <w:rPr>
          <w:vertAlign w:val="subscript"/>
        </w:rPr>
        <w:t>S</w:t>
      </w:r>
      <w:r>
        <w:t xml:space="preserve"> cutoff differentiating outlier and non-outlier regions. We chose three alternative values for this cutoff – 0.5% (roughly corresponding to the expected </w:t>
      </w:r>
      <w:r w:rsidR="00C72C6B">
        <w:t>level</w:t>
      </w:r>
      <w:r>
        <w:t xml:space="preserve"> of differentiation since the species split), 2.0% (roughly corresponding to expected levels of </w:t>
      </w:r>
      <w:r w:rsidR="00C72C6B">
        <w:t xml:space="preserve">variation within an ancestral </w:t>
      </w:r>
      <w:r w:rsidR="00C72C6B" w:rsidRPr="00C72C6B">
        <w:rPr>
          <w:i/>
        </w:rPr>
        <w:t>M. guttatus</w:t>
      </w:r>
      <w:r w:rsidR="00C72C6B">
        <w:t xml:space="preserve"> population</w:t>
      </w:r>
      <w:r>
        <w:t>)</w:t>
      </w:r>
      <w:r w:rsidR="00C72C6B">
        <w:t>, and 1.0% (representing a compromise between these values). Wit</w:t>
      </w:r>
      <w:r w:rsidR="00017D2A">
        <w:t>hin a given cutoff</w:t>
      </w:r>
      <w:r w:rsidR="00C72C6B">
        <w:t>,</w:t>
      </w:r>
      <w:r w:rsidR="00017D2A">
        <w:t xml:space="preserve"> </w:t>
      </w:r>
      <w:r w:rsidR="00C72C6B">
        <w:t>we identify 20 contiguous overlapping sliding windows (with a 1 kb slide) where one sample differs from all other</w:t>
      </w:r>
      <w:r w:rsidR="00017D2A">
        <w:t>s</w:t>
      </w:r>
      <w:r w:rsidR="00C72C6B">
        <w:t xml:space="preserve"> by </w:t>
      </w:r>
      <w:r w:rsidR="00C72C6B" w:rsidRPr="00017D2A">
        <w:rPr>
          <w:rFonts w:ascii="Symbol" w:hAnsi="Symbol"/>
        </w:rPr>
        <w:t></w:t>
      </w:r>
      <w:r w:rsidR="00017D2A" w:rsidRPr="00017D2A">
        <w:rPr>
          <w:vertAlign w:val="subscript"/>
        </w:rPr>
        <w:t>S</w:t>
      </w:r>
      <w:r w:rsidR="00C72C6B">
        <w:t xml:space="preserve"> greater t</w:t>
      </w:r>
      <w:r w:rsidR="009B6193">
        <w:t>han this threshold</w:t>
      </w:r>
      <w:r w:rsidR="00017D2A">
        <w:t>,</w:t>
      </w:r>
      <w:r w:rsidR="009B6193">
        <w:t xml:space="preserve"> while </w:t>
      </w:r>
      <w:r w:rsidR="00C72C6B">
        <w:t xml:space="preserve">the others are differentiated from one another by </w:t>
      </w:r>
      <w:r w:rsidR="00C72C6B" w:rsidRPr="009B6193">
        <w:rPr>
          <w:rFonts w:ascii="Symbol" w:hAnsi="Symbol"/>
        </w:rPr>
        <w:t></w:t>
      </w:r>
      <w:r w:rsidR="00C72C6B" w:rsidRPr="009B6193">
        <w:rPr>
          <w:vertAlign w:val="subscript"/>
        </w:rPr>
        <w:t>S</w:t>
      </w:r>
      <w:r w:rsidR="00C72C6B">
        <w:t xml:space="preserve"> less than this threshold. </w:t>
      </w:r>
      <w:r w:rsidR="009B6193">
        <w:t xml:space="preserve"> </w:t>
      </w:r>
      <w:r w:rsidR="00C72C6B">
        <w:t xml:space="preserve">Although we always insist on 20 contiguous windows (representing </w:t>
      </w:r>
      <w:r w:rsidR="009B6193">
        <w:t>20 kb), we vary the window size</w:t>
      </w:r>
      <w:r w:rsidR="00017D2A">
        <w:t>,</w:t>
      </w:r>
      <w:r w:rsidR="009B6193">
        <w:t xml:space="preserve"> </w:t>
      </w:r>
      <w:r w:rsidR="00C72C6B">
        <w:t xml:space="preserve">allowing it to take the value of 5, 10 or </w:t>
      </w:r>
      <w:proofErr w:type="gramStart"/>
      <w:r w:rsidR="00C72C6B">
        <w:t>20 kb</w:t>
      </w:r>
      <w:proofErr w:type="gramEnd"/>
      <w:r w:rsidR="009B6193">
        <w:t xml:space="preserve"> (noted by </w:t>
      </w:r>
      <w:r w:rsidR="009B6193" w:rsidRPr="003F0E3F">
        <w:rPr>
          <w:b/>
          <w:i/>
        </w:rPr>
        <w:t>L</w:t>
      </w:r>
      <w:r w:rsidR="009B6193">
        <w:t xml:space="preserve"> in </w:t>
      </w:r>
      <w:r w:rsidR="008C3F18">
        <w:t>T</w:t>
      </w:r>
      <w:r w:rsidR="009B6193">
        <w:t>able</w:t>
      </w:r>
      <w:r w:rsidR="008C3F18">
        <w:t xml:space="preserve"> S5</w:t>
      </w:r>
      <w:r w:rsidR="009B6193">
        <w:t>)</w:t>
      </w:r>
      <w:r w:rsidR="00C72C6B">
        <w:t xml:space="preserve">. </w:t>
      </w:r>
    </w:p>
    <w:p w14:paraId="456680BE" w14:textId="77777777" w:rsidR="00305502" w:rsidRDefault="009B6193" w:rsidP="00017D2A">
      <w:pPr>
        <w:ind w:firstLine="720"/>
      </w:pPr>
      <w:r>
        <w:t xml:space="preserve">Regardless of </w:t>
      </w:r>
      <w:r w:rsidR="00017D2A">
        <w:t xml:space="preserve">exact </w:t>
      </w:r>
      <w:r>
        <w:t xml:space="preserve">thresholds, we always see evidence </w:t>
      </w:r>
      <w:r w:rsidR="003F0E3F">
        <w:t xml:space="preserve">for </w:t>
      </w:r>
      <w:r>
        <w:t xml:space="preserve">either introgression </w:t>
      </w:r>
      <w:r w:rsidR="003F0E3F">
        <w:t xml:space="preserve">into NHN and/or </w:t>
      </w:r>
      <w:r>
        <w:t xml:space="preserve">introgression </w:t>
      </w:r>
      <w:r w:rsidR="003F0E3F">
        <w:t xml:space="preserve">into the pooled collection of northern </w:t>
      </w:r>
      <w:r w:rsidR="003F0E3F" w:rsidRPr="003F0E3F">
        <w:rPr>
          <w:i/>
        </w:rPr>
        <w:t>M. nasutus</w:t>
      </w:r>
      <w:r w:rsidR="003F0E3F">
        <w:t xml:space="preserve"> samples </w:t>
      </w:r>
      <w:r>
        <w:t>(CACN, NHN, and K</w:t>
      </w:r>
      <w:r w:rsidR="00C53878">
        <w:t>OOT</w:t>
      </w:r>
      <w:r>
        <w:t xml:space="preserve">), in the form of too many </w:t>
      </w:r>
      <w:r w:rsidR="008E3C6E">
        <w:t xml:space="preserve">outlier </w:t>
      </w:r>
      <w:r>
        <w:t>wi</w:t>
      </w:r>
      <w:r w:rsidR="008C3F18">
        <w:t>ndows being too</w:t>
      </w:r>
      <w:bookmarkStart w:id="0" w:name="_GoBack"/>
      <w:bookmarkEnd w:id="0"/>
      <w:r w:rsidR="008C3F18">
        <w:t xml:space="preserve"> close to AHQT (T</w:t>
      </w:r>
      <w:r>
        <w:t>able</w:t>
      </w:r>
      <w:r w:rsidR="006C26DD">
        <w:t xml:space="preserve"> S</w:t>
      </w:r>
      <w:r w:rsidR="00C53878">
        <w:t>5</w:t>
      </w:r>
      <w:r>
        <w:t>).  By contrast</w:t>
      </w:r>
      <w:r w:rsidR="00017D2A">
        <w:t>, no</w:t>
      </w:r>
      <w:r w:rsidR="00B81C06">
        <w:t xml:space="preserve"> samples are closer to SLP in outlier regions more often t</w:t>
      </w:r>
      <w:r w:rsidR="00017D2A">
        <w:t xml:space="preserve">han expected by chance. However, </w:t>
      </w:r>
      <w:r w:rsidR="00B81C06">
        <w:t xml:space="preserve">as noted in the main text, our inability to identify introgression from southern M. </w:t>
      </w:r>
      <w:r w:rsidR="00B81C06" w:rsidRPr="00B81C06">
        <w:rPr>
          <w:i/>
        </w:rPr>
        <w:t>guttatus</w:t>
      </w:r>
      <w:r w:rsidR="00B81C06">
        <w:t xml:space="preserve"> into southern </w:t>
      </w:r>
      <w:r w:rsidR="00B81C06" w:rsidRPr="00B81C06">
        <w:rPr>
          <w:i/>
        </w:rPr>
        <w:t>M. nasutus</w:t>
      </w:r>
      <w:r w:rsidR="00017D2A">
        <w:t xml:space="preserve"> is likely underpowered because </w:t>
      </w:r>
      <w:r w:rsidR="00B81C06">
        <w:t xml:space="preserve">SLP </w:t>
      </w:r>
      <w:r w:rsidR="00017D2A">
        <w:t xml:space="preserve">may be too similar to the population that founded </w:t>
      </w:r>
      <w:r w:rsidR="00B81C06" w:rsidRPr="00B81C06">
        <w:rPr>
          <w:i/>
        </w:rPr>
        <w:t>M. nasutus</w:t>
      </w:r>
      <w:r w:rsidR="00B81C06">
        <w:t>.</w:t>
      </w:r>
    </w:p>
    <w:p w14:paraId="0865D111" w14:textId="77777777" w:rsidR="00017D2A" w:rsidRDefault="00017D2A" w:rsidP="00017D2A">
      <w:pPr>
        <w:ind w:firstLine="720"/>
      </w:pPr>
    </w:p>
    <w:p w14:paraId="1E374A01" w14:textId="77777777" w:rsidR="00106897" w:rsidRDefault="00106897" w:rsidP="00017D2A">
      <w:pPr>
        <w:ind w:firstLine="720"/>
      </w:pPr>
    </w:p>
    <w:p w14:paraId="457E6D63" w14:textId="77777777" w:rsidR="00106897" w:rsidRPr="00017D2A" w:rsidRDefault="00106897" w:rsidP="00017D2A">
      <w:pPr>
        <w:ind w:firstLine="720"/>
      </w:pPr>
    </w:p>
    <w:p w14:paraId="4376BD7D" w14:textId="77777777" w:rsidR="00B0448E" w:rsidRDefault="00305502" w:rsidP="00B0448E">
      <w:pPr>
        <w:jc w:val="both"/>
        <w:rPr>
          <w:rFonts w:cs="Arial"/>
          <w:color w:val="000000" w:themeColor="text1"/>
          <w:u w:val="single"/>
        </w:rPr>
      </w:pPr>
      <w:proofErr w:type="gramStart"/>
      <w:r w:rsidRPr="00B15D61">
        <w:rPr>
          <w:rFonts w:cs="Arial"/>
          <w:color w:val="000000" w:themeColor="text1"/>
          <w:u w:val="single"/>
        </w:rPr>
        <w:t>The relationship between divergence and recombination rate is not driven by sequencing depth or mutation rate variation</w:t>
      </w:r>
      <w:proofErr w:type="gramEnd"/>
      <w:r w:rsidRPr="00B15D61">
        <w:rPr>
          <w:rFonts w:cs="Arial"/>
          <w:color w:val="000000" w:themeColor="text1"/>
          <w:u w:val="single"/>
        </w:rPr>
        <w:t xml:space="preserve"> </w:t>
      </w:r>
    </w:p>
    <w:p w14:paraId="67BD5804" w14:textId="3D504093" w:rsidR="008C3F18" w:rsidRPr="00295A76" w:rsidRDefault="002D7D79" w:rsidP="00B0448E">
      <w:pPr>
        <w:jc w:val="both"/>
        <w:rPr>
          <w:rFonts w:cs="Arial"/>
          <w:color w:val="000000" w:themeColor="text1"/>
        </w:rPr>
      </w:pPr>
      <w:r>
        <w:rPr>
          <w:rFonts w:cs="Arial"/>
          <w:color w:val="000000" w:themeColor="text1"/>
        </w:rPr>
        <w:t>In the main text, we report a strong negative relationship between the local recombination rate (</w:t>
      </w:r>
      <w:r w:rsidR="00990F69">
        <w:rPr>
          <w:rFonts w:cs="Arial"/>
          <w:color w:val="000000" w:themeColor="text1"/>
        </w:rPr>
        <w:t>in 100 kb windows, smoothed over 500 kb</w:t>
      </w:r>
      <w:r>
        <w:rPr>
          <w:rFonts w:cs="Arial"/>
          <w:color w:val="000000" w:themeColor="text1"/>
        </w:rPr>
        <w:t xml:space="preserve">) and </w:t>
      </w:r>
      <w:r w:rsidR="00990F69">
        <w:rPr>
          <w:rFonts w:cs="Arial"/>
          <w:color w:val="000000" w:themeColor="text1"/>
        </w:rPr>
        <w:t xml:space="preserve">absolute </w:t>
      </w:r>
      <w:r>
        <w:rPr>
          <w:rFonts w:cs="Arial"/>
          <w:color w:val="000000" w:themeColor="text1"/>
        </w:rPr>
        <w:t xml:space="preserve">divergence </w:t>
      </w:r>
      <w:r w:rsidR="00990F69">
        <w:rPr>
          <w:rFonts w:cs="Arial"/>
          <w:color w:val="000000" w:themeColor="text1"/>
        </w:rPr>
        <w:t xml:space="preserve">between </w:t>
      </w:r>
      <w:r w:rsidR="00990F69" w:rsidRPr="00990F69">
        <w:rPr>
          <w:rFonts w:cs="Arial"/>
          <w:i/>
          <w:color w:val="000000" w:themeColor="text1"/>
        </w:rPr>
        <w:t>M. nasutus</w:t>
      </w:r>
      <w:r w:rsidR="00990F69">
        <w:rPr>
          <w:rFonts w:cs="Arial"/>
          <w:color w:val="000000" w:themeColor="text1"/>
        </w:rPr>
        <w:t xml:space="preserve"> and sympatric </w:t>
      </w:r>
      <w:r w:rsidR="00990F69" w:rsidRPr="00990F69">
        <w:rPr>
          <w:rFonts w:cs="Arial"/>
          <w:i/>
          <w:color w:val="000000" w:themeColor="text1"/>
        </w:rPr>
        <w:t>M. guttatus</w:t>
      </w:r>
      <w:r w:rsidR="00990F69">
        <w:rPr>
          <w:rFonts w:cs="Arial"/>
          <w:color w:val="000000" w:themeColor="text1"/>
        </w:rPr>
        <w:t xml:space="preserve"> samples at synonymous sites. We control for</w:t>
      </w:r>
      <w:r w:rsidR="00BC3D7F">
        <w:rPr>
          <w:rFonts w:cs="Arial"/>
          <w:color w:val="000000" w:themeColor="text1"/>
        </w:rPr>
        <w:t xml:space="preserve"> the potential confounds of the</w:t>
      </w:r>
      <w:r w:rsidR="00990F69">
        <w:rPr>
          <w:rFonts w:cs="Arial"/>
          <w:color w:val="000000" w:themeColor="text1"/>
        </w:rPr>
        <w:t xml:space="preserve"> mutation rate </w:t>
      </w:r>
      <w:r w:rsidR="002835E9">
        <w:rPr>
          <w:rFonts w:cs="Arial"/>
          <w:color w:val="000000" w:themeColor="text1"/>
        </w:rPr>
        <w:t xml:space="preserve">(measured as divergence to </w:t>
      </w:r>
      <w:r w:rsidR="002835E9" w:rsidRPr="002835E9">
        <w:rPr>
          <w:rFonts w:cs="Arial"/>
          <w:i/>
          <w:color w:val="000000" w:themeColor="text1"/>
        </w:rPr>
        <w:t>M. dentilobus</w:t>
      </w:r>
      <w:r w:rsidR="002835E9">
        <w:rPr>
          <w:rFonts w:cs="Arial"/>
          <w:color w:val="000000" w:themeColor="text1"/>
        </w:rPr>
        <w:t xml:space="preserve">) </w:t>
      </w:r>
      <w:r w:rsidR="00990F69">
        <w:rPr>
          <w:rFonts w:cs="Arial"/>
          <w:color w:val="000000" w:themeColor="text1"/>
        </w:rPr>
        <w:t>and</w:t>
      </w:r>
      <w:r w:rsidR="002835E9">
        <w:rPr>
          <w:rFonts w:cs="Arial"/>
          <w:color w:val="000000" w:themeColor="text1"/>
        </w:rPr>
        <w:t>/or</w:t>
      </w:r>
      <w:r w:rsidR="00990F69">
        <w:rPr>
          <w:rFonts w:cs="Arial"/>
          <w:color w:val="000000" w:themeColor="text1"/>
        </w:rPr>
        <w:t xml:space="preserve"> sequencing depth </w:t>
      </w:r>
      <w:r w:rsidR="002835E9">
        <w:rPr>
          <w:rFonts w:cs="Arial"/>
          <w:color w:val="000000" w:themeColor="text1"/>
        </w:rPr>
        <w:t xml:space="preserve">(at synonymous sites) </w:t>
      </w:r>
      <w:r w:rsidR="008C3F18">
        <w:rPr>
          <w:rFonts w:cs="Arial"/>
          <w:color w:val="000000" w:themeColor="text1"/>
        </w:rPr>
        <w:t>in T</w:t>
      </w:r>
      <w:r w:rsidR="00990F69">
        <w:rPr>
          <w:rFonts w:cs="Arial"/>
          <w:color w:val="000000" w:themeColor="text1"/>
        </w:rPr>
        <w:t>able</w:t>
      </w:r>
      <w:r w:rsidR="008C3F18">
        <w:rPr>
          <w:rFonts w:cs="Arial"/>
          <w:color w:val="000000" w:themeColor="text1"/>
        </w:rPr>
        <w:t xml:space="preserve"> S</w:t>
      </w:r>
      <w:r w:rsidR="00C53878">
        <w:rPr>
          <w:rFonts w:cs="Arial"/>
          <w:color w:val="000000" w:themeColor="text1"/>
        </w:rPr>
        <w:t>6</w:t>
      </w:r>
      <w:r w:rsidR="00990F69">
        <w:rPr>
          <w:rFonts w:cs="Arial"/>
          <w:color w:val="000000" w:themeColor="text1"/>
        </w:rPr>
        <w:t xml:space="preserve">. </w:t>
      </w:r>
      <w:r w:rsidR="002835E9">
        <w:rPr>
          <w:rFonts w:cs="Arial"/>
          <w:color w:val="000000" w:themeColor="text1"/>
        </w:rPr>
        <w:t xml:space="preserve">To do so, we find the nonparametric correlation (Spearman’s </w:t>
      </w:r>
      <w:r w:rsidR="002835E9" w:rsidRPr="002835E9">
        <w:rPr>
          <w:rFonts w:ascii="Symbol" w:hAnsi="Symbol" w:cs="Arial"/>
          <w:color w:val="000000" w:themeColor="text1"/>
        </w:rPr>
        <w:t></w:t>
      </w:r>
      <w:r w:rsidR="002835E9">
        <w:rPr>
          <w:rFonts w:cs="Arial"/>
          <w:color w:val="000000" w:themeColor="text1"/>
        </w:rPr>
        <w:t xml:space="preserve">) between the recombination rate and residuals of predicted divergence given local depth and/or divergence to </w:t>
      </w:r>
      <w:r w:rsidR="002835E9" w:rsidRPr="002835E9">
        <w:rPr>
          <w:rFonts w:cs="Arial"/>
          <w:i/>
          <w:color w:val="000000" w:themeColor="text1"/>
        </w:rPr>
        <w:t>M. dentilobus</w:t>
      </w:r>
      <w:r w:rsidR="002835E9">
        <w:rPr>
          <w:rFonts w:cs="Arial"/>
          <w:color w:val="000000" w:themeColor="text1"/>
        </w:rPr>
        <w:t xml:space="preserve"> (where predictions come from the best fit linear model). </w:t>
      </w:r>
    </w:p>
    <w:p w14:paraId="65E67D0C" w14:textId="77777777" w:rsidR="008C3F18" w:rsidRPr="00295A76" w:rsidRDefault="008C3F18" w:rsidP="008C3F18">
      <w:pPr>
        <w:jc w:val="both"/>
        <w:rPr>
          <w:rFonts w:cs="Arial"/>
          <w:color w:val="000000" w:themeColor="text1"/>
        </w:rPr>
      </w:pPr>
    </w:p>
    <w:p w14:paraId="56582F44" w14:textId="77777777" w:rsidR="00295A76" w:rsidRPr="00295A76" w:rsidRDefault="00295A76" w:rsidP="00295A76">
      <w:pPr>
        <w:jc w:val="both"/>
        <w:rPr>
          <w:rFonts w:cs="Arial"/>
          <w:color w:val="000000" w:themeColor="text1"/>
          <w:u w:val="single"/>
        </w:rPr>
      </w:pPr>
      <w:r w:rsidRPr="00295A76">
        <w:rPr>
          <w:rFonts w:cs="Arial"/>
          <w:color w:val="000000" w:themeColor="text1"/>
          <w:u w:val="single"/>
        </w:rPr>
        <w:t>The relationship between the local recombination rate and genom</w:t>
      </w:r>
      <w:r>
        <w:rPr>
          <w:rFonts w:cs="Arial"/>
          <w:color w:val="000000" w:themeColor="text1"/>
          <w:u w:val="single"/>
        </w:rPr>
        <w:t>ic</w:t>
      </w:r>
      <w:r w:rsidRPr="00295A76">
        <w:rPr>
          <w:rFonts w:cs="Arial"/>
          <w:color w:val="000000" w:themeColor="text1"/>
          <w:u w:val="single"/>
        </w:rPr>
        <w:t xml:space="preserve"> content</w:t>
      </w:r>
    </w:p>
    <w:p w14:paraId="57F72C1F" w14:textId="38B2EE8F" w:rsidR="00295A76" w:rsidRDefault="00295A76" w:rsidP="00295A7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onaco"/>
          <w:color w:val="000000"/>
        </w:rPr>
      </w:pPr>
      <w:r>
        <w:rPr>
          <w:rFonts w:cs="Monaco"/>
          <w:color w:val="000000"/>
        </w:rPr>
        <w:t>Using the early release genome annotations available on phyt</w:t>
      </w:r>
      <w:r w:rsidR="00B0448E">
        <w:rPr>
          <w:rFonts w:cs="Monaco"/>
          <w:color w:val="000000"/>
        </w:rPr>
        <w:t>o</w:t>
      </w:r>
      <w:r>
        <w:rPr>
          <w:rFonts w:cs="Monaco"/>
          <w:color w:val="000000"/>
        </w:rPr>
        <w:t>zome [</w:t>
      </w:r>
      <w:r w:rsidRPr="00295A76">
        <w:rPr>
          <w:rFonts w:cs="Monaco"/>
          <w:color w:val="000000"/>
        </w:rPr>
        <w:t>ftp://ftp.jgi-psf.org/pub/compgen/phytozome/v9.0/early_release/Mguttatus_v2.0/annotation/</w:t>
      </w:r>
      <w:r>
        <w:rPr>
          <w:rFonts w:cs="Monaco"/>
          <w:color w:val="000000"/>
        </w:rPr>
        <w:t xml:space="preserve">], and the genetic map described above, we examined the relationship between the locally smoothed recombination rate (in 100 kb windows, smoothed over 500 kb), and numerous genomic features – specifically, gene density, transposable element density, and the density of </w:t>
      </w:r>
      <w:proofErr w:type="spellStart"/>
      <w:r>
        <w:rPr>
          <w:rFonts w:cs="Monaco"/>
          <w:color w:val="000000"/>
        </w:rPr>
        <w:t>centromeric</w:t>
      </w:r>
      <w:proofErr w:type="spellEnd"/>
      <w:r>
        <w:rPr>
          <w:rFonts w:cs="Monaco"/>
          <w:color w:val="000000"/>
        </w:rPr>
        <w:t xml:space="preserve"> repeats (as defined </w:t>
      </w:r>
      <w:r w:rsidR="00AB75F2">
        <w:rPr>
          <w:rFonts w:cs="Monaco"/>
          <w:color w:val="000000"/>
        </w:rPr>
        <w:t xml:space="preserve">in </w:t>
      </w:r>
      <w:r w:rsidR="000D6FE7">
        <w:rPr>
          <w:rFonts w:cs="Monaco"/>
          <w:color w:val="000000"/>
        </w:rPr>
        <w:fldChar w:fldCharType="begin">
          <w:fldData xml:space="preserve">PEVuZE5vdGU+PENpdGU+PEF1dGhvcj5GaXNobWFuPC9BdXRob3I+PFllYXI+MjAwODwvWWVhcj48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TU5LTYyPC9wYWdlcz48dm9sdW1l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TU5LTYyPC9wYWdlcz48dm9s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=
</w:fldData>
        </w:fldChar>
      </w:r>
      <w:r w:rsidR="00AB75F2">
        <w:rPr>
          <w:rFonts w:cs="Monaco"/>
          <w:color w:val="000000"/>
        </w:rPr>
        <w:instrText xml:space="preserve"> ADDIN EN.CITE </w:instrText>
      </w:r>
      <w:r w:rsidR="000D6FE7">
        <w:rPr>
          <w:rFonts w:cs="Monaco"/>
          <w:color w:val="000000"/>
        </w:rPr>
        <w:fldChar w:fldCharType="begin">
          <w:fldData xml:space="preserve">PEVuZE5vdGU+PENpdGU+PEF1dGhvcj5GaXNobWFuPC9BdXRob3I+PFllYXI+MjAwODwvWWVhcj48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NTU5LTYyPC9wYWdlcz48dm9sdW1l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TU5LTYyPC9wYWdlcz48dm9s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=
</w:fldData>
        </w:fldChar>
      </w:r>
      <w:r w:rsidR="00AB75F2">
        <w:rPr>
          <w:rFonts w:cs="Monaco"/>
          <w:color w:val="000000"/>
        </w:rPr>
        <w:instrText xml:space="preserve"> ADDIN EN.CITE.DATA </w:instrText>
      </w:r>
      <w:r w:rsidR="000D6FE7">
        <w:rPr>
          <w:rFonts w:cs="Monaco"/>
          <w:color w:val="000000"/>
        </w:rPr>
      </w:r>
      <w:r w:rsidR="000D6FE7">
        <w:rPr>
          <w:rFonts w:cs="Monaco"/>
          <w:color w:val="000000"/>
        </w:rPr>
        <w:fldChar w:fldCharType="end"/>
      </w:r>
      <w:r w:rsidR="000D6FE7">
        <w:rPr>
          <w:rFonts w:cs="Monaco"/>
          <w:color w:val="000000"/>
        </w:rPr>
      </w:r>
      <w:r w:rsidR="000D6FE7">
        <w:rPr>
          <w:rFonts w:cs="Monaco"/>
          <w:color w:val="000000"/>
        </w:rPr>
        <w:fldChar w:fldCharType="separate"/>
      </w:r>
      <w:r w:rsidR="00AB75F2">
        <w:rPr>
          <w:rFonts w:cs="Monaco"/>
          <w:noProof/>
          <w:color w:val="000000"/>
        </w:rPr>
        <w:t>(</w:t>
      </w:r>
      <w:hyperlink w:anchor="_ENREF_8" w:tooltip="Fishman, 2008 #644" w:history="1">
        <w:r w:rsidR="00AB75F2">
          <w:rPr>
            <w:rFonts w:cs="Monaco"/>
            <w:noProof/>
            <w:color w:val="000000"/>
          </w:rPr>
          <w:t>8</w:t>
        </w:r>
      </w:hyperlink>
      <w:r w:rsidR="00AB75F2">
        <w:rPr>
          <w:rFonts w:cs="Monaco"/>
          <w:noProof/>
          <w:color w:val="000000"/>
        </w:rPr>
        <w:t>)</w:t>
      </w:r>
      <w:r w:rsidR="000D6FE7">
        <w:rPr>
          <w:rFonts w:cs="Monaco"/>
          <w:color w:val="000000"/>
        </w:rPr>
        <w:fldChar w:fldCharType="end"/>
      </w:r>
      <w:r>
        <w:rPr>
          <w:rFonts w:cs="Monaco"/>
          <w:color w:val="000000"/>
        </w:rPr>
        <w:t>). We found a negative correlation between the local recombination rate and both the number of transposable elements (</w:t>
      </w:r>
      <w:r w:rsidR="00AB75F2">
        <w:rPr>
          <w:rFonts w:cs="Monaco"/>
          <w:color w:val="000000"/>
        </w:rPr>
        <w:t>rho= -0.305, P &lt;&lt; 0.0001</w:t>
      </w:r>
      <w:r>
        <w:rPr>
          <w:rFonts w:cs="Monaco"/>
          <w:color w:val="000000"/>
        </w:rPr>
        <w:t xml:space="preserve">) and the number of </w:t>
      </w:r>
      <w:proofErr w:type="spellStart"/>
      <w:r>
        <w:rPr>
          <w:rFonts w:cs="Monaco"/>
          <w:color w:val="000000"/>
        </w:rPr>
        <w:t>centromeric</w:t>
      </w:r>
      <w:proofErr w:type="spellEnd"/>
      <w:r>
        <w:rPr>
          <w:rFonts w:cs="Monaco"/>
          <w:color w:val="000000"/>
        </w:rPr>
        <w:t xml:space="preserve"> repeats (</w:t>
      </w:r>
      <w:r w:rsidR="00AB75F2">
        <w:rPr>
          <w:rFonts w:cs="Monaco"/>
          <w:color w:val="000000"/>
        </w:rPr>
        <w:t>rho = -0. 300, P &lt;&lt; 0.0001</w:t>
      </w:r>
      <w:r>
        <w:rPr>
          <w:rFonts w:cs="Monaco"/>
          <w:color w:val="000000"/>
        </w:rPr>
        <w:t>), and a positive correlation between the local recombination rate and gene density (rho=</w:t>
      </w:r>
      <w:r w:rsidR="00AB75F2">
        <w:rPr>
          <w:rFonts w:cs="Monaco"/>
          <w:color w:val="000000"/>
        </w:rPr>
        <w:t xml:space="preserve"> 0.737,</w:t>
      </w:r>
      <w:r>
        <w:rPr>
          <w:rFonts w:cs="Monaco"/>
          <w:color w:val="000000"/>
        </w:rPr>
        <w:t xml:space="preserve"> </w:t>
      </w:r>
      <w:r w:rsidR="00AB75F2">
        <w:rPr>
          <w:rFonts w:cs="Monaco"/>
          <w:color w:val="000000"/>
        </w:rPr>
        <w:t>P &lt;&lt; 0.0001</w:t>
      </w:r>
      <w:r>
        <w:rPr>
          <w:rFonts w:cs="Monaco"/>
          <w:color w:val="000000"/>
        </w:rPr>
        <w:t xml:space="preserve">).  As described in the main text, this relationship seems incapable of driving the negative correlation between the recombination rate and synonymous divergence between </w:t>
      </w:r>
      <w:r w:rsidRPr="00AB75F2">
        <w:rPr>
          <w:rFonts w:cs="Monaco"/>
          <w:i/>
          <w:color w:val="000000"/>
        </w:rPr>
        <w:t>M. nasutus</w:t>
      </w:r>
      <w:r>
        <w:rPr>
          <w:rFonts w:cs="Monaco"/>
          <w:color w:val="000000"/>
        </w:rPr>
        <w:t xml:space="preserve"> and sympatric </w:t>
      </w:r>
      <w:r w:rsidRPr="00AB75F2">
        <w:rPr>
          <w:rFonts w:cs="Monaco"/>
          <w:i/>
          <w:color w:val="000000"/>
        </w:rPr>
        <w:t>M. guttatus</w:t>
      </w:r>
      <w:r>
        <w:rPr>
          <w:rFonts w:cs="Monaco"/>
          <w:color w:val="000000"/>
        </w:rPr>
        <w:t xml:space="preserve">, without driving similar relationships within species or in </w:t>
      </w:r>
      <w:proofErr w:type="spellStart"/>
      <w:r>
        <w:rPr>
          <w:rFonts w:cs="Monaco"/>
          <w:color w:val="000000"/>
        </w:rPr>
        <w:t>allopatry</w:t>
      </w:r>
      <w:proofErr w:type="spellEnd"/>
      <w:r>
        <w:rPr>
          <w:rFonts w:cs="Monaco"/>
          <w:color w:val="000000"/>
        </w:rPr>
        <w:t xml:space="preserve">.  </w:t>
      </w:r>
    </w:p>
    <w:p w14:paraId="40647661" w14:textId="77777777" w:rsidR="00295A76" w:rsidRDefault="00295A76" w:rsidP="00295A7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Monaco"/>
          <w:color w:val="000000"/>
        </w:rPr>
      </w:pPr>
    </w:p>
    <w:p w14:paraId="691E4E43" w14:textId="77777777" w:rsidR="008D0BEB" w:rsidRPr="00295A76" w:rsidRDefault="008D0BEB" w:rsidP="008D0BEB"/>
    <w:p w14:paraId="4AAD572D" w14:textId="77777777" w:rsidR="00BA446F" w:rsidRPr="00295A76" w:rsidRDefault="00BA446F" w:rsidP="00BA0B76">
      <w:pPr>
        <w:rPr>
          <w:rFonts w:cs="Arial"/>
          <w:color w:val="000000" w:themeColor="text1"/>
        </w:rPr>
      </w:pPr>
    </w:p>
    <w:p w14:paraId="76F63655" w14:textId="77777777" w:rsidR="00BA446F" w:rsidRPr="00295A76" w:rsidRDefault="00BA446F" w:rsidP="002811A9">
      <w:pPr>
        <w:jc w:val="both"/>
        <w:rPr>
          <w:rFonts w:cs="Arial"/>
          <w:color w:val="000000" w:themeColor="text1"/>
        </w:rPr>
      </w:pPr>
    </w:p>
    <w:p w14:paraId="5E8F44AD" w14:textId="77777777" w:rsidR="002C6AC6" w:rsidRPr="00295A76" w:rsidRDefault="002C6AC6">
      <w:pPr>
        <w:rPr>
          <w:rFonts w:cs="Arial"/>
          <w:color w:val="000000" w:themeColor="text1"/>
          <w:highlight w:val="yellow"/>
        </w:rPr>
      </w:pPr>
      <w:r w:rsidRPr="00295A76">
        <w:rPr>
          <w:rFonts w:cs="Arial"/>
          <w:color w:val="000000" w:themeColor="text1"/>
          <w:highlight w:val="yellow"/>
        </w:rPr>
        <w:br w:type="page"/>
      </w:r>
    </w:p>
    <w:p w14:paraId="394A8CF8" w14:textId="77777777" w:rsidR="00BA446F" w:rsidRPr="002C6AC6" w:rsidRDefault="002C6AC6" w:rsidP="002C6AC6">
      <w:pPr>
        <w:rPr>
          <w:b/>
        </w:rPr>
      </w:pPr>
      <w:r w:rsidRPr="00001EE8">
        <w:rPr>
          <w:b/>
        </w:rPr>
        <w:t>REFERENCES</w:t>
      </w:r>
    </w:p>
    <w:p w14:paraId="7C0EE40D" w14:textId="77777777" w:rsidR="00BA446F" w:rsidRDefault="00BA446F" w:rsidP="002811A9">
      <w:pPr>
        <w:jc w:val="both"/>
        <w:rPr>
          <w:rFonts w:cs="Arial"/>
          <w:color w:val="000000" w:themeColor="text1"/>
        </w:rPr>
      </w:pPr>
    </w:p>
    <w:p w14:paraId="624FBE62" w14:textId="77777777" w:rsidR="00AB75F2" w:rsidRPr="00AB75F2" w:rsidRDefault="000D6FE7" w:rsidP="00AB75F2">
      <w:pPr>
        <w:pStyle w:val="EndNoteBibliography"/>
        <w:ind w:left="720" w:hanging="720"/>
        <w:rPr>
          <w:noProof/>
        </w:rPr>
      </w:pPr>
      <w:r>
        <w:rPr>
          <w:rFonts w:cs="Arial"/>
          <w:color w:val="000000" w:themeColor="text1"/>
        </w:rPr>
        <w:fldChar w:fldCharType="begin"/>
      </w:r>
      <w:r w:rsidR="000E6364">
        <w:rPr>
          <w:rFonts w:cs="Arial"/>
          <w:color w:val="000000" w:themeColor="text1"/>
        </w:rPr>
        <w:instrText xml:space="preserve"> ADDIN EN.REFLIST </w:instrText>
      </w:r>
      <w:r>
        <w:rPr>
          <w:rFonts w:cs="Arial"/>
          <w:color w:val="000000" w:themeColor="text1"/>
        </w:rPr>
        <w:fldChar w:fldCharType="separate"/>
      </w:r>
      <w:bookmarkStart w:id="1" w:name="_ENREF_1"/>
      <w:r w:rsidR="00AB75F2" w:rsidRPr="00AB75F2">
        <w:rPr>
          <w:noProof/>
        </w:rPr>
        <w:t>1.</w:t>
      </w:r>
      <w:r w:rsidR="00AB75F2" w:rsidRPr="00AB75F2">
        <w:rPr>
          <w:noProof/>
        </w:rPr>
        <w:tab/>
        <w:t xml:space="preserve">Kelly AJ &amp; Willis JH (1998) Polymorphic microsatellite loci in Mimulus guttatus and related species. </w:t>
      </w:r>
      <w:r w:rsidR="00AB75F2" w:rsidRPr="00AB75F2">
        <w:rPr>
          <w:i/>
          <w:noProof/>
        </w:rPr>
        <w:t>Molecular ecology</w:t>
      </w:r>
      <w:r w:rsidR="00AB75F2" w:rsidRPr="00AB75F2">
        <w:rPr>
          <w:noProof/>
        </w:rPr>
        <w:t xml:space="preserve"> 7(6):769-774.</w:t>
      </w:r>
      <w:bookmarkEnd w:id="1"/>
    </w:p>
    <w:p w14:paraId="28479297" w14:textId="77777777" w:rsidR="00AB75F2" w:rsidRPr="00AB75F2" w:rsidRDefault="00AB75F2" w:rsidP="00AB75F2">
      <w:pPr>
        <w:pStyle w:val="EndNoteBibliography"/>
        <w:ind w:left="720" w:hanging="720"/>
        <w:rPr>
          <w:noProof/>
        </w:rPr>
      </w:pPr>
      <w:bookmarkStart w:id="2" w:name="_ENREF_2"/>
      <w:r w:rsidRPr="00AB75F2">
        <w:rPr>
          <w:noProof/>
        </w:rPr>
        <w:t>2.</w:t>
      </w:r>
      <w:r w:rsidRPr="00AB75F2">
        <w:rPr>
          <w:noProof/>
        </w:rPr>
        <w:tab/>
        <w:t>Lohse M</w:t>
      </w:r>
      <w:r w:rsidRPr="00AB75F2">
        <w:rPr>
          <w:i/>
          <w:noProof/>
        </w:rPr>
        <w:t>, et al.</w:t>
      </w:r>
      <w:r w:rsidRPr="00AB75F2">
        <w:rPr>
          <w:noProof/>
        </w:rPr>
        <w:t xml:space="preserve"> (2012) RobiNA: a user-friendly, integrated software solution for RNA-Seq-based transcriptomics. </w:t>
      </w:r>
      <w:r w:rsidRPr="00AB75F2">
        <w:rPr>
          <w:i/>
          <w:noProof/>
        </w:rPr>
        <w:t>Nucleic acids research</w:t>
      </w:r>
      <w:r w:rsidRPr="00AB75F2">
        <w:rPr>
          <w:noProof/>
        </w:rPr>
        <w:t xml:space="preserve"> 40(W1):W622-W627.</w:t>
      </w:r>
      <w:bookmarkEnd w:id="2"/>
    </w:p>
    <w:p w14:paraId="5CCF6E4A" w14:textId="77777777" w:rsidR="00AB75F2" w:rsidRPr="00AB75F2" w:rsidRDefault="00AB75F2" w:rsidP="00AB75F2">
      <w:pPr>
        <w:pStyle w:val="EndNoteBibliography"/>
        <w:ind w:left="720" w:hanging="720"/>
        <w:rPr>
          <w:noProof/>
        </w:rPr>
      </w:pPr>
      <w:bookmarkStart w:id="3" w:name="_ENREF_3"/>
      <w:r w:rsidRPr="00AB75F2">
        <w:rPr>
          <w:noProof/>
        </w:rPr>
        <w:t>3.</w:t>
      </w:r>
      <w:r w:rsidRPr="00AB75F2">
        <w:rPr>
          <w:noProof/>
        </w:rPr>
        <w:tab/>
        <w:t>DePristo MA</w:t>
      </w:r>
      <w:r w:rsidRPr="00AB75F2">
        <w:rPr>
          <w:i/>
          <w:noProof/>
        </w:rPr>
        <w:t>, et al.</w:t>
      </w:r>
      <w:r w:rsidRPr="00AB75F2">
        <w:rPr>
          <w:noProof/>
        </w:rPr>
        <w:t xml:space="preserve"> (2011) A framework for variation discovery and genotyping using next-generation DNA sequencing data. </w:t>
      </w:r>
      <w:r w:rsidRPr="00AB75F2">
        <w:rPr>
          <w:i/>
          <w:noProof/>
        </w:rPr>
        <w:t>Nature genetics</w:t>
      </w:r>
      <w:r w:rsidRPr="00AB75F2">
        <w:rPr>
          <w:noProof/>
        </w:rPr>
        <w:t xml:space="preserve"> 43(5):491-+.</w:t>
      </w:r>
      <w:bookmarkEnd w:id="3"/>
    </w:p>
    <w:p w14:paraId="1CC6F902" w14:textId="77777777" w:rsidR="00AB75F2" w:rsidRPr="00AB75F2" w:rsidRDefault="00AB75F2" w:rsidP="00AB75F2">
      <w:pPr>
        <w:pStyle w:val="EndNoteBibliography"/>
        <w:ind w:left="720" w:hanging="720"/>
        <w:rPr>
          <w:noProof/>
        </w:rPr>
      </w:pPr>
      <w:bookmarkStart w:id="4" w:name="_ENREF_4"/>
      <w:r w:rsidRPr="00AB75F2">
        <w:rPr>
          <w:noProof/>
        </w:rPr>
        <w:t>4.</w:t>
      </w:r>
      <w:r w:rsidRPr="00AB75F2">
        <w:rPr>
          <w:noProof/>
        </w:rPr>
        <w:tab/>
        <w:t>McKenna A</w:t>
      </w:r>
      <w:r w:rsidRPr="00AB75F2">
        <w:rPr>
          <w:i/>
          <w:noProof/>
        </w:rPr>
        <w:t>, et al.</w:t>
      </w:r>
      <w:r w:rsidRPr="00AB75F2">
        <w:rPr>
          <w:noProof/>
        </w:rPr>
        <w:t xml:space="preserve"> (2010) The Genome Analysis Toolkit: A MapReduce framework for analyzing next-generation DNA sequencing data. </w:t>
      </w:r>
      <w:r w:rsidRPr="00AB75F2">
        <w:rPr>
          <w:i/>
          <w:noProof/>
        </w:rPr>
        <w:t>Genome Res</w:t>
      </w:r>
      <w:r w:rsidRPr="00AB75F2">
        <w:rPr>
          <w:noProof/>
        </w:rPr>
        <w:t xml:space="preserve"> 20(9):1297-1303.</w:t>
      </w:r>
      <w:bookmarkEnd w:id="4"/>
    </w:p>
    <w:p w14:paraId="184B7953" w14:textId="77777777" w:rsidR="00AB75F2" w:rsidRPr="00AB75F2" w:rsidRDefault="00AB75F2" w:rsidP="00AB75F2">
      <w:pPr>
        <w:pStyle w:val="EndNoteBibliography"/>
        <w:ind w:left="720" w:hanging="720"/>
        <w:rPr>
          <w:noProof/>
        </w:rPr>
      </w:pPr>
      <w:bookmarkStart w:id="5" w:name="_ENREF_5"/>
      <w:r w:rsidRPr="00AB75F2">
        <w:rPr>
          <w:noProof/>
        </w:rPr>
        <w:t>5.</w:t>
      </w:r>
      <w:r w:rsidRPr="00AB75F2">
        <w:rPr>
          <w:noProof/>
        </w:rPr>
        <w:tab/>
        <w:t xml:space="preserve">Li H &amp; Durbin R (2011) Inference of human population history from individual whole-genome sequences. </w:t>
      </w:r>
      <w:r w:rsidRPr="00AB75F2">
        <w:rPr>
          <w:i/>
          <w:noProof/>
        </w:rPr>
        <w:t>Nature</w:t>
      </w:r>
      <w:r w:rsidRPr="00AB75F2">
        <w:rPr>
          <w:noProof/>
        </w:rPr>
        <w:t xml:space="preserve"> 475(7357):493-496.</w:t>
      </w:r>
      <w:bookmarkEnd w:id="5"/>
    </w:p>
    <w:p w14:paraId="227A3674" w14:textId="77777777" w:rsidR="00AB75F2" w:rsidRPr="00AB75F2" w:rsidRDefault="00AB75F2" w:rsidP="00AB75F2">
      <w:pPr>
        <w:pStyle w:val="EndNoteBibliography"/>
        <w:ind w:left="720" w:hanging="720"/>
        <w:rPr>
          <w:noProof/>
        </w:rPr>
      </w:pPr>
      <w:bookmarkStart w:id="6" w:name="_ENREF_6"/>
      <w:r w:rsidRPr="00AB75F2">
        <w:rPr>
          <w:noProof/>
        </w:rPr>
        <w:t>6.</w:t>
      </w:r>
      <w:r w:rsidRPr="00AB75F2">
        <w:rPr>
          <w:noProof/>
        </w:rPr>
        <w:tab/>
        <w:t>Li H</w:t>
      </w:r>
      <w:r w:rsidRPr="00AB75F2">
        <w:rPr>
          <w:i/>
          <w:noProof/>
        </w:rPr>
        <w:t>, et al.</w:t>
      </w:r>
      <w:r w:rsidRPr="00AB75F2">
        <w:rPr>
          <w:noProof/>
        </w:rPr>
        <w:t xml:space="preserve"> (2009) The Sequence Alignment/Map format and SAMtools. </w:t>
      </w:r>
      <w:r w:rsidRPr="00AB75F2">
        <w:rPr>
          <w:i/>
          <w:noProof/>
        </w:rPr>
        <w:t>Bioinformatics</w:t>
      </w:r>
      <w:r w:rsidRPr="00AB75F2">
        <w:rPr>
          <w:noProof/>
        </w:rPr>
        <w:t xml:space="preserve"> 25(16):2078-2079.</w:t>
      </w:r>
      <w:bookmarkEnd w:id="6"/>
    </w:p>
    <w:p w14:paraId="4587B6B0" w14:textId="77777777" w:rsidR="00AB75F2" w:rsidRPr="00AB75F2" w:rsidRDefault="00AB75F2" w:rsidP="00AB75F2">
      <w:pPr>
        <w:pStyle w:val="EndNoteBibliography"/>
        <w:ind w:left="720" w:hanging="720"/>
        <w:rPr>
          <w:noProof/>
        </w:rPr>
      </w:pPr>
      <w:bookmarkStart w:id="7" w:name="_ENREF_7"/>
      <w:r w:rsidRPr="00AB75F2">
        <w:rPr>
          <w:noProof/>
        </w:rPr>
        <w:t>7.</w:t>
      </w:r>
      <w:r w:rsidRPr="00AB75F2">
        <w:rPr>
          <w:noProof/>
        </w:rPr>
        <w:tab/>
        <w:t>Joint Genome Institute D (Mimulus Genome Project</w:t>
      </w:r>
      <w:r w:rsidR="002D6AE1">
        <w:rPr>
          <w:noProof/>
        </w:rPr>
        <w:t>)</w:t>
      </w:r>
      <w:r w:rsidRPr="00AB75F2">
        <w:rPr>
          <w:noProof/>
        </w:rPr>
        <w:t>.</w:t>
      </w:r>
      <w:bookmarkEnd w:id="7"/>
    </w:p>
    <w:p w14:paraId="027860C6" w14:textId="77777777" w:rsidR="00AB75F2" w:rsidRPr="00AB75F2" w:rsidRDefault="00AB75F2" w:rsidP="00AB75F2">
      <w:pPr>
        <w:pStyle w:val="EndNoteBibliography"/>
        <w:ind w:left="720" w:hanging="720"/>
        <w:rPr>
          <w:noProof/>
        </w:rPr>
      </w:pPr>
      <w:bookmarkStart w:id="8" w:name="_ENREF_8"/>
      <w:r w:rsidRPr="00AB75F2">
        <w:rPr>
          <w:noProof/>
        </w:rPr>
        <w:t>8.</w:t>
      </w:r>
      <w:r w:rsidRPr="00AB75F2">
        <w:rPr>
          <w:noProof/>
        </w:rPr>
        <w:tab/>
        <w:t xml:space="preserve">Fishman L &amp; Saunders A (2008) Centromere-associated female meiotic drive entails male fitness costs in monkeyflowers. </w:t>
      </w:r>
      <w:r w:rsidRPr="00AB75F2">
        <w:rPr>
          <w:i/>
          <w:noProof/>
        </w:rPr>
        <w:t>Science</w:t>
      </w:r>
      <w:r w:rsidRPr="00AB75F2">
        <w:rPr>
          <w:noProof/>
        </w:rPr>
        <w:t xml:space="preserve"> 322(5907):1559-1562.</w:t>
      </w:r>
      <w:bookmarkEnd w:id="8"/>
    </w:p>
    <w:p w14:paraId="5F252F72" w14:textId="77777777" w:rsidR="000A5061" w:rsidRPr="000A5061" w:rsidRDefault="000D6FE7" w:rsidP="00A02A0C">
      <w:pPr>
        <w:jc w:val="both"/>
        <w:rPr>
          <w:rFonts w:cs="Arial"/>
          <w:color w:val="000000" w:themeColor="text1"/>
        </w:rPr>
      </w:pPr>
      <w:r>
        <w:rPr>
          <w:rFonts w:cs="Arial"/>
          <w:color w:val="000000" w:themeColor="text1"/>
        </w:rPr>
        <w:fldChar w:fldCharType="end"/>
      </w:r>
    </w:p>
    <w:sectPr w:rsidR="000A5061" w:rsidRPr="000A5061" w:rsidSect="00B477C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Monaco">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575B1"/>
    <w:multiLevelType w:val="hybridMultilevel"/>
    <w:tmpl w:val="D23A8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z920s9stz5adeef9xlvesd52pxf5rap5pxw&quot;&gt;Refs_2.15&lt;record-ids&gt;&lt;item&gt;393&lt;/item&gt;&lt;item&gt;564&lt;/item&gt;&lt;item&gt;566&lt;/item&gt;&lt;item&gt;571&lt;/item&gt;&lt;item&gt;581&lt;/item&gt;&lt;item&gt;605&lt;/item&gt;&lt;item&gt;606&lt;/item&gt;&lt;item&gt;644&lt;/item&gt;&lt;/record-ids&gt;&lt;/item&gt;&lt;/Libraries&gt;"/>
  </w:docVars>
  <w:rsids>
    <w:rsidRoot w:val="007722AA"/>
    <w:rsid w:val="00002C36"/>
    <w:rsid w:val="00005C9C"/>
    <w:rsid w:val="00011F1C"/>
    <w:rsid w:val="00014676"/>
    <w:rsid w:val="000163FE"/>
    <w:rsid w:val="00016961"/>
    <w:rsid w:val="00017D2A"/>
    <w:rsid w:val="000223DF"/>
    <w:rsid w:val="000244D7"/>
    <w:rsid w:val="000262B8"/>
    <w:rsid w:val="00026539"/>
    <w:rsid w:val="00030926"/>
    <w:rsid w:val="0003102D"/>
    <w:rsid w:val="00032EE9"/>
    <w:rsid w:val="00037596"/>
    <w:rsid w:val="00037BB7"/>
    <w:rsid w:val="00040D12"/>
    <w:rsid w:val="00042185"/>
    <w:rsid w:val="00043CA7"/>
    <w:rsid w:val="00044417"/>
    <w:rsid w:val="0004460F"/>
    <w:rsid w:val="000470A5"/>
    <w:rsid w:val="00047725"/>
    <w:rsid w:val="00053D29"/>
    <w:rsid w:val="00056261"/>
    <w:rsid w:val="00057030"/>
    <w:rsid w:val="0006273A"/>
    <w:rsid w:val="0006714B"/>
    <w:rsid w:val="00067DD5"/>
    <w:rsid w:val="000749F7"/>
    <w:rsid w:val="00076D72"/>
    <w:rsid w:val="00076D73"/>
    <w:rsid w:val="0008322A"/>
    <w:rsid w:val="00085C8C"/>
    <w:rsid w:val="000917E3"/>
    <w:rsid w:val="0009619A"/>
    <w:rsid w:val="00096C18"/>
    <w:rsid w:val="000974C5"/>
    <w:rsid w:val="000A2221"/>
    <w:rsid w:val="000A3A6E"/>
    <w:rsid w:val="000A3E2B"/>
    <w:rsid w:val="000A49D3"/>
    <w:rsid w:val="000A5061"/>
    <w:rsid w:val="000A7107"/>
    <w:rsid w:val="000A7418"/>
    <w:rsid w:val="000B0458"/>
    <w:rsid w:val="000B2DD5"/>
    <w:rsid w:val="000B3AEB"/>
    <w:rsid w:val="000B4FDD"/>
    <w:rsid w:val="000C0EA3"/>
    <w:rsid w:val="000C2EFC"/>
    <w:rsid w:val="000C49B9"/>
    <w:rsid w:val="000C589D"/>
    <w:rsid w:val="000C6C06"/>
    <w:rsid w:val="000D357C"/>
    <w:rsid w:val="000D3D35"/>
    <w:rsid w:val="000D3E9E"/>
    <w:rsid w:val="000D4ACE"/>
    <w:rsid w:val="000D6FE7"/>
    <w:rsid w:val="000D7680"/>
    <w:rsid w:val="000E3EFC"/>
    <w:rsid w:val="000E4A4F"/>
    <w:rsid w:val="000E4DFD"/>
    <w:rsid w:val="000E4EB0"/>
    <w:rsid w:val="000E6364"/>
    <w:rsid w:val="000F0488"/>
    <w:rsid w:val="000F0BAE"/>
    <w:rsid w:val="000F2981"/>
    <w:rsid w:val="000F511C"/>
    <w:rsid w:val="000F7C55"/>
    <w:rsid w:val="0010264F"/>
    <w:rsid w:val="00102977"/>
    <w:rsid w:val="001044D3"/>
    <w:rsid w:val="00106897"/>
    <w:rsid w:val="0010714D"/>
    <w:rsid w:val="00111025"/>
    <w:rsid w:val="00111FF7"/>
    <w:rsid w:val="00112AED"/>
    <w:rsid w:val="00112D83"/>
    <w:rsid w:val="001163FA"/>
    <w:rsid w:val="00117538"/>
    <w:rsid w:val="00123F95"/>
    <w:rsid w:val="001270F4"/>
    <w:rsid w:val="00130E93"/>
    <w:rsid w:val="00132C48"/>
    <w:rsid w:val="00132EE1"/>
    <w:rsid w:val="00135FC5"/>
    <w:rsid w:val="0014003C"/>
    <w:rsid w:val="00141698"/>
    <w:rsid w:val="0014252E"/>
    <w:rsid w:val="00144AAF"/>
    <w:rsid w:val="00144D25"/>
    <w:rsid w:val="00150EAD"/>
    <w:rsid w:val="00153ACC"/>
    <w:rsid w:val="00157130"/>
    <w:rsid w:val="001575C7"/>
    <w:rsid w:val="001601A4"/>
    <w:rsid w:val="00167375"/>
    <w:rsid w:val="001708FA"/>
    <w:rsid w:val="00171D01"/>
    <w:rsid w:val="00174B3A"/>
    <w:rsid w:val="00177CEF"/>
    <w:rsid w:val="001803F8"/>
    <w:rsid w:val="00181186"/>
    <w:rsid w:val="0018243C"/>
    <w:rsid w:val="00183DBD"/>
    <w:rsid w:val="001848E5"/>
    <w:rsid w:val="00185738"/>
    <w:rsid w:val="00187AF6"/>
    <w:rsid w:val="00187EF3"/>
    <w:rsid w:val="00191E6F"/>
    <w:rsid w:val="00193A51"/>
    <w:rsid w:val="00194664"/>
    <w:rsid w:val="00194EE5"/>
    <w:rsid w:val="00196A66"/>
    <w:rsid w:val="00196A88"/>
    <w:rsid w:val="00196CBF"/>
    <w:rsid w:val="001A0BC4"/>
    <w:rsid w:val="001A1E78"/>
    <w:rsid w:val="001A3891"/>
    <w:rsid w:val="001A407F"/>
    <w:rsid w:val="001A578E"/>
    <w:rsid w:val="001B440E"/>
    <w:rsid w:val="001C0520"/>
    <w:rsid w:val="001C240A"/>
    <w:rsid w:val="001C2E45"/>
    <w:rsid w:val="001D32D6"/>
    <w:rsid w:val="001D4948"/>
    <w:rsid w:val="001D5A19"/>
    <w:rsid w:val="001D6732"/>
    <w:rsid w:val="001E2A59"/>
    <w:rsid w:val="001E2D74"/>
    <w:rsid w:val="001E40EC"/>
    <w:rsid w:val="001E6D62"/>
    <w:rsid w:val="002010BA"/>
    <w:rsid w:val="00202343"/>
    <w:rsid w:val="002046F2"/>
    <w:rsid w:val="00207560"/>
    <w:rsid w:val="002119EA"/>
    <w:rsid w:val="0021379D"/>
    <w:rsid w:val="00215EFC"/>
    <w:rsid w:val="002203CB"/>
    <w:rsid w:val="002222A3"/>
    <w:rsid w:val="0022324E"/>
    <w:rsid w:val="0022483B"/>
    <w:rsid w:val="0022528C"/>
    <w:rsid w:val="00232CD7"/>
    <w:rsid w:val="00234DF3"/>
    <w:rsid w:val="0023525B"/>
    <w:rsid w:val="0023691E"/>
    <w:rsid w:val="00237802"/>
    <w:rsid w:val="002400D8"/>
    <w:rsid w:val="002402A1"/>
    <w:rsid w:val="00240EF7"/>
    <w:rsid w:val="002416CD"/>
    <w:rsid w:val="00241BBC"/>
    <w:rsid w:val="00243748"/>
    <w:rsid w:val="00244423"/>
    <w:rsid w:val="00244BED"/>
    <w:rsid w:val="00245180"/>
    <w:rsid w:val="002455F7"/>
    <w:rsid w:val="00245B83"/>
    <w:rsid w:val="00246810"/>
    <w:rsid w:val="00253323"/>
    <w:rsid w:val="002537E8"/>
    <w:rsid w:val="00254424"/>
    <w:rsid w:val="00254AF1"/>
    <w:rsid w:val="002644A9"/>
    <w:rsid w:val="002748F7"/>
    <w:rsid w:val="00276543"/>
    <w:rsid w:val="00277A49"/>
    <w:rsid w:val="00277B4D"/>
    <w:rsid w:val="0028009F"/>
    <w:rsid w:val="00280BEA"/>
    <w:rsid w:val="002811A9"/>
    <w:rsid w:val="002835E9"/>
    <w:rsid w:val="00285DD1"/>
    <w:rsid w:val="00287FC3"/>
    <w:rsid w:val="002909E7"/>
    <w:rsid w:val="00291FF1"/>
    <w:rsid w:val="002923DD"/>
    <w:rsid w:val="00295A76"/>
    <w:rsid w:val="0029682B"/>
    <w:rsid w:val="002A3A35"/>
    <w:rsid w:val="002A472C"/>
    <w:rsid w:val="002A5B69"/>
    <w:rsid w:val="002A6A22"/>
    <w:rsid w:val="002A75C2"/>
    <w:rsid w:val="002B0FCB"/>
    <w:rsid w:val="002B1E6E"/>
    <w:rsid w:val="002B63CC"/>
    <w:rsid w:val="002C05FD"/>
    <w:rsid w:val="002C06BB"/>
    <w:rsid w:val="002C0C0C"/>
    <w:rsid w:val="002C2384"/>
    <w:rsid w:val="002C5440"/>
    <w:rsid w:val="002C548F"/>
    <w:rsid w:val="002C55DD"/>
    <w:rsid w:val="002C6AC6"/>
    <w:rsid w:val="002C6CC1"/>
    <w:rsid w:val="002C781F"/>
    <w:rsid w:val="002C7B62"/>
    <w:rsid w:val="002D2A5D"/>
    <w:rsid w:val="002D5158"/>
    <w:rsid w:val="002D5D78"/>
    <w:rsid w:val="002D6AE1"/>
    <w:rsid w:val="002D75F4"/>
    <w:rsid w:val="002D7D79"/>
    <w:rsid w:val="002E1997"/>
    <w:rsid w:val="002E3A8B"/>
    <w:rsid w:val="002E4F1F"/>
    <w:rsid w:val="002E626C"/>
    <w:rsid w:val="002E6A33"/>
    <w:rsid w:val="002F5960"/>
    <w:rsid w:val="003019C0"/>
    <w:rsid w:val="0030246B"/>
    <w:rsid w:val="00303979"/>
    <w:rsid w:val="00305502"/>
    <w:rsid w:val="00305BCA"/>
    <w:rsid w:val="0031020F"/>
    <w:rsid w:val="00311408"/>
    <w:rsid w:val="00311A81"/>
    <w:rsid w:val="0031315E"/>
    <w:rsid w:val="003149B4"/>
    <w:rsid w:val="0031567B"/>
    <w:rsid w:val="00317215"/>
    <w:rsid w:val="00321A6B"/>
    <w:rsid w:val="003234B1"/>
    <w:rsid w:val="003234D3"/>
    <w:rsid w:val="0032362D"/>
    <w:rsid w:val="00324EFB"/>
    <w:rsid w:val="0033317D"/>
    <w:rsid w:val="003348D3"/>
    <w:rsid w:val="0033736E"/>
    <w:rsid w:val="003405FA"/>
    <w:rsid w:val="00347FBE"/>
    <w:rsid w:val="0035061A"/>
    <w:rsid w:val="00351B5B"/>
    <w:rsid w:val="003535B3"/>
    <w:rsid w:val="00353AC9"/>
    <w:rsid w:val="0035485E"/>
    <w:rsid w:val="00363830"/>
    <w:rsid w:val="00364512"/>
    <w:rsid w:val="003648C7"/>
    <w:rsid w:val="00365D1F"/>
    <w:rsid w:val="00367181"/>
    <w:rsid w:val="00372C63"/>
    <w:rsid w:val="0037326A"/>
    <w:rsid w:val="0038039D"/>
    <w:rsid w:val="003803BD"/>
    <w:rsid w:val="003853AA"/>
    <w:rsid w:val="00394D93"/>
    <w:rsid w:val="00397B31"/>
    <w:rsid w:val="003A01D7"/>
    <w:rsid w:val="003A0747"/>
    <w:rsid w:val="003A12A1"/>
    <w:rsid w:val="003A2082"/>
    <w:rsid w:val="003A3A38"/>
    <w:rsid w:val="003B02F9"/>
    <w:rsid w:val="003B1C95"/>
    <w:rsid w:val="003B3B09"/>
    <w:rsid w:val="003C03DE"/>
    <w:rsid w:val="003C4635"/>
    <w:rsid w:val="003C793B"/>
    <w:rsid w:val="003D04AF"/>
    <w:rsid w:val="003D27E5"/>
    <w:rsid w:val="003D2FF4"/>
    <w:rsid w:val="003D4A81"/>
    <w:rsid w:val="003D69E0"/>
    <w:rsid w:val="003E0D36"/>
    <w:rsid w:val="003E13FD"/>
    <w:rsid w:val="003E5C2D"/>
    <w:rsid w:val="003E5C93"/>
    <w:rsid w:val="003F0E3F"/>
    <w:rsid w:val="003F36B7"/>
    <w:rsid w:val="003F5115"/>
    <w:rsid w:val="003F5560"/>
    <w:rsid w:val="003F5590"/>
    <w:rsid w:val="003F6C86"/>
    <w:rsid w:val="003F758B"/>
    <w:rsid w:val="003F7A9C"/>
    <w:rsid w:val="00400F3E"/>
    <w:rsid w:val="00401C8D"/>
    <w:rsid w:val="00402134"/>
    <w:rsid w:val="004022F8"/>
    <w:rsid w:val="00403071"/>
    <w:rsid w:val="004031F6"/>
    <w:rsid w:val="004055A3"/>
    <w:rsid w:val="004074A3"/>
    <w:rsid w:val="00413C8C"/>
    <w:rsid w:val="00413DDB"/>
    <w:rsid w:val="00417F36"/>
    <w:rsid w:val="0042125F"/>
    <w:rsid w:val="0043012E"/>
    <w:rsid w:val="00430DA9"/>
    <w:rsid w:val="00431247"/>
    <w:rsid w:val="00432100"/>
    <w:rsid w:val="00432671"/>
    <w:rsid w:val="00434616"/>
    <w:rsid w:val="00436047"/>
    <w:rsid w:val="00436ABB"/>
    <w:rsid w:val="00437459"/>
    <w:rsid w:val="004421C2"/>
    <w:rsid w:val="00444A5E"/>
    <w:rsid w:val="00453684"/>
    <w:rsid w:val="00460949"/>
    <w:rsid w:val="00460DFC"/>
    <w:rsid w:val="0046169B"/>
    <w:rsid w:val="00462AEE"/>
    <w:rsid w:val="00462E05"/>
    <w:rsid w:val="00463246"/>
    <w:rsid w:val="00465ED1"/>
    <w:rsid w:val="00466E86"/>
    <w:rsid w:val="0047048F"/>
    <w:rsid w:val="0047401F"/>
    <w:rsid w:val="00476E16"/>
    <w:rsid w:val="00477BCC"/>
    <w:rsid w:val="0048212B"/>
    <w:rsid w:val="00482E9B"/>
    <w:rsid w:val="0048319D"/>
    <w:rsid w:val="00485A96"/>
    <w:rsid w:val="004909EB"/>
    <w:rsid w:val="00491250"/>
    <w:rsid w:val="00494F06"/>
    <w:rsid w:val="00494F5B"/>
    <w:rsid w:val="00495A9A"/>
    <w:rsid w:val="00495D79"/>
    <w:rsid w:val="00496AAB"/>
    <w:rsid w:val="00496D7B"/>
    <w:rsid w:val="004A0D53"/>
    <w:rsid w:val="004A2C1E"/>
    <w:rsid w:val="004A6370"/>
    <w:rsid w:val="004A64CD"/>
    <w:rsid w:val="004B17A8"/>
    <w:rsid w:val="004B603F"/>
    <w:rsid w:val="004B6B2E"/>
    <w:rsid w:val="004C15F9"/>
    <w:rsid w:val="004C721B"/>
    <w:rsid w:val="004D2296"/>
    <w:rsid w:val="004E085B"/>
    <w:rsid w:val="004E0C41"/>
    <w:rsid w:val="004E1B38"/>
    <w:rsid w:val="004E3580"/>
    <w:rsid w:val="004E47BF"/>
    <w:rsid w:val="004F2025"/>
    <w:rsid w:val="004F4330"/>
    <w:rsid w:val="004F47E2"/>
    <w:rsid w:val="004F570B"/>
    <w:rsid w:val="004F5E3F"/>
    <w:rsid w:val="004F6B5D"/>
    <w:rsid w:val="004F776C"/>
    <w:rsid w:val="00502EB6"/>
    <w:rsid w:val="0050579F"/>
    <w:rsid w:val="00506C65"/>
    <w:rsid w:val="00512ED8"/>
    <w:rsid w:val="00513CC4"/>
    <w:rsid w:val="00520642"/>
    <w:rsid w:val="00521897"/>
    <w:rsid w:val="00523076"/>
    <w:rsid w:val="00524FFA"/>
    <w:rsid w:val="00526E1D"/>
    <w:rsid w:val="00527558"/>
    <w:rsid w:val="00530CDB"/>
    <w:rsid w:val="0053157B"/>
    <w:rsid w:val="00534136"/>
    <w:rsid w:val="00536CAE"/>
    <w:rsid w:val="00542366"/>
    <w:rsid w:val="00544A0B"/>
    <w:rsid w:val="00546220"/>
    <w:rsid w:val="00550624"/>
    <w:rsid w:val="00552E8B"/>
    <w:rsid w:val="00553ECA"/>
    <w:rsid w:val="00556644"/>
    <w:rsid w:val="00557EDE"/>
    <w:rsid w:val="005601D2"/>
    <w:rsid w:val="00561CE1"/>
    <w:rsid w:val="005620A4"/>
    <w:rsid w:val="00563830"/>
    <w:rsid w:val="00565D9E"/>
    <w:rsid w:val="00565EFE"/>
    <w:rsid w:val="0057167F"/>
    <w:rsid w:val="0058074C"/>
    <w:rsid w:val="0058500E"/>
    <w:rsid w:val="005850A5"/>
    <w:rsid w:val="00586C7B"/>
    <w:rsid w:val="005944C7"/>
    <w:rsid w:val="005973D0"/>
    <w:rsid w:val="005A6847"/>
    <w:rsid w:val="005A69E4"/>
    <w:rsid w:val="005A7B03"/>
    <w:rsid w:val="005B0B53"/>
    <w:rsid w:val="005B122F"/>
    <w:rsid w:val="005B1DF2"/>
    <w:rsid w:val="005B5166"/>
    <w:rsid w:val="005B6D81"/>
    <w:rsid w:val="005C2BC8"/>
    <w:rsid w:val="005C5CEB"/>
    <w:rsid w:val="005C642E"/>
    <w:rsid w:val="005C6B4B"/>
    <w:rsid w:val="005D1624"/>
    <w:rsid w:val="005D1959"/>
    <w:rsid w:val="005D303D"/>
    <w:rsid w:val="005D38F5"/>
    <w:rsid w:val="005D53CF"/>
    <w:rsid w:val="005E2071"/>
    <w:rsid w:val="005E2970"/>
    <w:rsid w:val="005E41AF"/>
    <w:rsid w:val="005F25E3"/>
    <w:rsid w:val="005F5B9E"/>
    <w:rsid w:val="005F7548"/>
    <w:rsid w:val="006004DE"/>
    <w:rsid w:val="00602994"/>
    <w:rsid w:val="00605892"/>
    <w:rsid w:val="00606250"/>
    <w:rsid w:val="00615F18"/>
    <w:rsid w:val="0061759B"/>
    <w:rsid w:val="00617A73"/>
    <w:rsid w:val="0062103B"/>
    <w:rsid w:val="00622D66"/>
    <w:rsid w:val="00623096"/>
    <w:rsid w:val="00626F19"/>
    <w:rsid w:val="00627FB1"/>
    <w:rsid w:val="00630789"/>
    <w:rsid w:val="006328F9"/>
    <w:rsid w:val="006402CF"/>
    <w:rsid w:val="0064031F"/>
    <w:rsid w:val="0064387B"/>
    <w:rsid w:val="0064561D"/>
    <w:rsid w:val="0064618F"/>
    <w:rsid w:val="00646848"/>
    <w:rsid w:val="00655D4B"/>
    <w:rsid w:val="00656B2C"/>
    <w:rsid w:val="00661F90"/>
    <w:rsid w:val="0066285C"/>
    <w:rsid w:val="00663577"/>
    <w:rsid w:val="0066360A"/>
    <w:rsid w:val="00665037"/>
    <w:rsid w:val="00667547"/>
    <w:rsid w:val="00667723"/>
    <w:rsid w:val="00667EF1"/>
    <w:rsid w:val="00670654"/>
    <w:rsid w:val="00672C33"/>
    <w:rsid w:val="0067329C"/>
    <w:rsid w:val="00673438"/>
    <w:rsid w:val="006739D7"/>
    <w:rsid w:val="006745BF"/>
    <w:rsid w:val="00674685"/>
    <w:rsid w:val="00680C1E"/>
    <w:rsid w:val="006810E3"/>
    <w:rsid w:val="00685E3B"/>
    <w:rsid w:val="00686A56"/>
    <w:rsid w:val="00686C20"/>
    <w:rsid w:val="00687B95"/>
    <w:rsid w:val="00687C78"/>
    <w:rsid w:val="00695307"/>
    <w:rsid w:val="006968EC"/>
    <w:rsid w:val="006B4756"/>
    <w:rsid w:val="006B5A42"/>
    <w:rsid w:val="006B638B"/>
    <w:rsid w:val="006C1BAD"/>
    <w:rsid w:val="006C26DD"/>
    <w:rsid w:val="006C416F"/>
    <w:rsid w:val="006C5CF9"/>
    <w:rsid w:val="006D0609"/>
    <w:rsid w:val="006D0A87"/>
    <w:rsid w:val="006D0BED"/>
    <w:rsid w:val="006D4640"/>
    <w:rsid w:val="006E08D1"/>
    <w:rsid w:val="006E2696"/>
    <w:rsid w:val="006E43EF"/>
    <w:rsid w:val="006E6C39"/>
    <w:rsid w:val="006F1904"/>
    <w:rsid w:val="006F5DAF"/>
    <w:rsid w:val="006F5F48"/>
    <w:rsid w:val="00707822"/>
    <w:rsid w:val="00710C65"/>
    <w:rsid w:val="007123DD"/>
    <w:rsid w:val="0071539B"/>
    <w:rsid w:val="007153A0"/>
    <w:rsid w:val="007207C5"/>
    <w:rsid w:val="00721D7A"/>
    <w:rsid w:val="00727DEC"/>
    <w:rsid w:val="007328C7"/>
    <w:rsid w:val="00732BF7"/>
    <w:rsid w:val="007336A0"/>
    <w:rsid w:val="007346A8"/>
    <w:rsid w:val="0073645F"/>
    <w:rsid w:val="0074106D"/>
    <w:rsid w:val="0074181F"/>
    <w:rsid w:val="00742416"/>
    <w:rsid w:val="00743302"/>
    <w:rsid w:val="00743521"/>
    <w:rsid w:val="00751912"/>
    <w:rsid w:val="0075567B"/>
    <w:rsid w:val="00755E4A"/>
    <w:rsid w:val="0076434D"/>
    <w:rsid w:val="00764FFC"/>
    <w:rsid w:val="00765A6B"/>
    <w:rsid w:val="007670B4"/>
    <w:rsid w:val="00770960"/>
    <w:rsid w:val="007722AA"/>
    <w:rsid w:val="0077277C"/>
    <w:rsid w:val="00774102"/>
    <w:rsid w:val="007801FC"/>
    <w:rsid w:val="0078246D"/>
    <w:rsid w:val="007825AE"/>
    <w:rsid w:val="00782735"/>
    <w:rsid w:val="00786D50"/>
    <w:rsid w:val="0079258C"/>
    <w:rsid w:val="00796D8C"/>
    <w:rsid w:val="0079701A"/>
    <w:rsid w:val="007A10C5"/>
    <w:rsid w:val="007A476F"/>
    <w:rsid w:val="007A7A36"/>
    <w:rsid w:val="007B270F"/>
    <w:rsid w:val="007C4049"/>
    <w:rsid w:val="007C57DE"/>
    <w:rsid w:val="007C7D39"/>
    <w:rsid w:val="007E00F1"/>
    <w:rsid w:val="007E2E38"/>
    <w:rsid w:val="007E3207"/>
    <w:rsid w:val="007E56B3"/>
    <w:rsid w:val="007E68FD"/>
    <w:rsid w:val="007F0F76"/>
    <w:rsid w:val="007F19C4"/>
    <w:rsid w:val="007F366C"/>
    <w:rsid w:val="007F37AB"/>
    <w:rsid w:val="007F47AD"/>
    <w:rsid w:val="007F548B"/>
    <w:rsid w:val="007F5A36"/>
    <w:rsid w:val="007F6F96"/>
    <w:rsid w:val="007F7361"/>
    <w:rsid w:val="00801405"/>
    <w:rsid w:val="00806257"/>
    <w:rsid w:val="00810A77"/>
    <w:rsid w:val="00813745"/>
    <w:rsid w:val="008146CE"/>
    <w:rsid w:val="008210A8"/>
    <w:rsid w:val="008217FE"/>
    <w:rsid w:val="00823468"/>
    <w:rsid w:val="00826148"/>
    <w:rsid w:val="008276A0"/>
    <w:rsid w:val="00827DE1"/>
    <w:rsid w:val="008308B8"/>
    <w:rsid w:val="008329BE"/>
    <w:rsid w:val="008345B8"/>
    <w:rsid w:val="00834C2C"/>
    <w:rsid w:val="00840672"/>
    <w:rsid w:val="00842153"/>
    <w:rsid w:val="008435AC"/>
    <w:rsid w:val="00844202"/>
    <w:rsid w:val="0084729F"/>
    <w:rsid w:val="008520D3"/>
    <w:rsid w:val="008523DA"/>
    <w:rsid w:val="008538E1"/>
    <w:rsid w:val="008551AF"/>
    <w:rsid w:val="00860E3F"/>
    <w:rsid w:val="00866E15"/>
    <w:rsid w:val="00870A9E"/>
    <w:rsid w:val="008827F6"/>
    <w:rsid w:val="00883997"/>
    <w:rsid w:val="00883ACE"/>
    <w:rsid w:val="00885062"/>
    <w:rsid w:val="00886351"/>
    <w:rsid w:val="0089118E"/>
    <w:rsid w:val="0089405D"/>
    <w:rsid w:val="00895E3F"/>
    <w:rsid w:val="008A2886"/>
    <w:rsid w:val="008A5CE8"/>
    <w:rsid w:val="008A6D5D"/>
    <w:rsid w:val="008B2EC1"/>
    <w:rsid w:val="008C320A"/>
    <w:rsid w:val="008C3F18"/>
    <w:rsid w:val="008D0BEB"/>
    <w:rsid w:val="008D1A06"/>
    <w:rsid w:val="008D2F39"/>
    <w:rsid w:val="008D3BF2"/>
    <w:rsid w:val="008D59BC"/>
    <w:rsid w:val="008E105B"/>
    <w:rsid w:val="008E3C6E"/>
    <w:rsid w:val="008E5749"/>
    <w:rsid w:val="008E6B32"/>
    <w:rsid w:val="008F12C4"/>
    <w:rsid w:val="008F1668"/>
    <w:rsid w:val="008F6A28"/>
    <w:rsid w:val="0090171B"/>
    <w:rsid w:val="00902FC3"/>
    <w:rsid w:val="009031FA"/>
    <w:rsid w:val="00903C83"/>
    <w:rsid w:val="00904263"/>
    <w:rsid w:val="009042BD"/>
    <w:rsid w:val="00911664"/>
    <w:rsid w:val="009121D5"/>
    <w:rsid w:val="009156DC"/>
    <w:rsid w:val="009158C2"/>
    <w:rsid w:val="009207C4"/>
    <w:rsid w:val="0092108E"/>
    <w:rsid w:val="00923B17"/>
    <w:rsid w:val="00924A09"/>
    <w:rsid w:val="009250F6"/>
    <w:rsid w:val="00927110"/>
    <w:rsid w:val="00927E4E"/>
    <w:rsid w:val="0093415B"/>
    <w:rsid w:val="00935CC9"/>
    <w:rsid w:val="00937579"/>
    <w:rsid w:val="00937FB0"/>
    <w:rsid w:val="0094132E"/>
    <w:rsid w:val="00942E0B"/>
    <w:rsid w:val="00943D35"/>
    <w:rsid w:val="00943ECB"/>
    <w:rsid w:val="0094552A"/>
    <w:rsid w:val="00946007"/>
    <w:rsid w:val="00946FD3"/>
    <w:rsid w:val="00947941"/>
    <w:rsid w:val="00950C0D"/>
    <w:rsid w:val="00952656"/>
    <w:rsid w:val="00953635"/>
    <w:rsid w:val="00957A39"/>
    <w:rsid w:val="00957F2E"/>
    <w:rsid w:val="0096707A"/>
    <w:rsid w:val="009706A4"/>
    <w:rsid w:val="009771A9"/>
    <w:rsid w:val="00982967"/>
    <w:rsid w:val="0098356C"/>
    <w:rsid w:val="00983954"/>
    <w:rsid w:val="009877B1"/>
    <w:rsid w:val="00990F69"/>
    <w:rsid w:val="00993B82"/>
    <w:rsid w:val="00993C87"/>
    <w:rsid w:val="00993FE4"/>
    <w:rsid w:val="00994F25"/>
    <w:rsid w:val="0099525E"/>
    <w:rsid w:val="009979AF"/>
    <w:rsid w:val="00997A8D"/>
    <w:rsid w:val="009A2785"/>
    <w:rsid w:val="009A3BFF"/>
    <w:rsid w:val="009A4669"/>
    <w:rsid w:val="009A560D"/>
    <w:rsid w:val="009B1542"/>
    <w:rsid w:val="009B19AD"/>
    <w:rsid w:val="009B3B6F"/>
    <w:rsid w:val="009B5C5F"/>
    <w:rsid w:val="009B6193"/>
    <w:rsid w:val="009B77AF"/>
    <w:rsid w:val="009B7CB4"/>
    <w:rsid w:val="009C17BF"/>
    <w:rsid w:val="009C474F"/>
    <w:rsid w:val="009C4D93"/>
    <w:rsid w:val="009C57FE"/>
    <w:rsid w:val="009C5F44"/>
    <w:rsid w:val="009D3358"/>
    <w:rsid w:val="009E071E"/>
    <w:rsid w:val="009E3062"/>
    <w:rsid w:val="009E3C94"/>
    <w:rsid w:val="009E63CF"/>
    <w:rsid w:val="009F4FB3"/>
    <w:rsid w:val="009F720A"/>
    <w:rsid w:val="009F7BC1"/>
    <w:rsid w:val="00A0090B"/>
    <w:rsid w:val="00A016CA"/>
    <w:rsid w:val="00A02124"/>
    <w:rsid w:val="00A023AC"/>
    <w:rsid w:val="00A02A0C"/>
    <w:rsid w:val="00A103F2"/>
    <w:rsid w:val="00A112B4"/>
    <w:rsid w:val="00A11350"/>
    <w:rsid w:val="00A1251B"/>
    <w:rsid w:val="00A12B61"/>
    <w:rsid w:val="00A1661D"/>
    <w:rsid w:val="00A20E46"/>
    <w:rsid w:val="00A20F63"/>
    <w:rsid w:val="00A229CC"/>
    <w:rsid w:val="00A251FF"/>
    <w:rsid w:val="00A26FFB"/>
    <w:rsid w:val="00A27C15"/>
    <w:rsid w:val="00A31122"/>
    <w:rsid w:val="00A34755"/>
    <w:rsid w:val="00A34811"/>
    <w:rsid w:val="00A3607E"/>
    <w:rsid w:val="00A367C4"/>
    <w:rsid w:val="00A40AC0"/>
    <w:rsid w:val="00A41154"/>
    <w:rsid w:val="00A45F30"/>
    <w:rsid w:val="00A511C0"/>
    <w:rsid w:val="00A52EDB"/>
    <w:rsid w:val="00A568E5"/>
    <w:rsid w:val="00A62BD8"/>
    <w:rsid w:val="00A62F4F"/>
    <w:rsid w:val="00A6781D"/>
    <w:rsid w:val="00A72777"/>
    <w:rsid w:val="00A74045"/>
    <w:rsid w:val="00A763AE"/>
    <w:rsid w:val="00A868D1"/>
    <w:rsid w:val="00A86BAA"/>
    <w:rsid w:val="00A87EFE"/>
    <w:rsid w:val="00A9115C"/>
    <w:rsid w:val="00A96995"/>
    <w:rsid w:val="00AA2D77"/>
    <w:rsid w:val="00AB42F0"/>
    <w:rsid w:val="00AB75F2"/>
    <w:rsid w:val="00AB7758"/>
    <w:rsid w:val="00AC16A1"/>
    <w:rsid w:val="00AC1B15"/>
    <w:rsid w:val="00AC556A"/>
    <w:rsid w:val="00AC63A5"/>
    <w:rsid w:val="00AD01AA"/>
    <w:rsid w:val="00AD389A"/>
    <w:rsid w:val="00AD3E9A"/>
    <w:rsid w:val="00AD5A9D"/>
    <w:rsid w:val="00AD6609"/>
    <w:rsid w:val="00AE0FD4"/>
    <w:rsid w:val="00AE1792"/>
    <w:rsid w:val="00AE1A59"/>
    <w:rsid w:val="00AE25F2"/>
    <w:rsid w:val="00AE2D18"/>
    <w:rsid w:val="00AE5BD5"/>
    <w:rsid w:val="00AE68EA"/>
    <w:rsid w:val="00AF196E"/>
    <w:rsid w:val="00AF284C"/>
    <w:rsid w:val="00AF4F86"/>
    <w:rsid w:val="00AF5309"/>
    <w:rsid w:val="00AF555C"/>
    <w:rsid w:val="00AF5F3C"/>
    <w:rsid w:val="00AF660C"/>
    <w:rsid w:val="00B00702"/>
    <w:rsid w:val="00B020BC"/>
    <w:rsid w:val="00B02532"/>
    <w:rsid w:val="00B0448E"/>
    <w:rsid w:val="00B04BE0"/>
    <w:rsid w:val="00B04BF5"/>
    <w:rsid w:val="00B1022D"/>
    <w:rsid w:val="00B10DFB"/>
    <w:rsid w:val="00B116AD"/>
    <w:rsid w:val="00B11C96"/>
    <w:rsid w:val="00B13006"/>
    <w:rsid w:val="00B15D61"/>
    <w:rsid w:val="00B15F9F"/>
    <w:rsid w:val="00B17EB4"/>
    <w:rsid w:val="00B3535C"/>
    <w:rsid w:val="00B37DB4"/>
    <w:rsid w:val="00B42ED1"/>
    <w:rsid w:val="00B469C9"/>
    <w:rsid w:val="00B46C54"/>
    <w:rsid w:val="00B477C0"/>
    <w:rsid w:val="00B521A0"/>
    <w:rsid w:val="00B527EF"/>
    <w:rsid w:val="00B53281"/>
    <w:rsid w:val="00B5357B"/>
    <w:rsid w:val="00B53F7A"/>
    <w:rsid w:val="00B60D7D"/>
    <w:rsid w:val="00B62AA3"/>
    <w:rsid w:val="00B633B5"/>
    <w:rsid w:val="00B640BA"/>
    <w:rsid w:val="00B6700E"/>
    <w:rsid w:val="00B67888"/>
    <w:rsid w:val="00B75759"/>
    <w:rsid w:val="00B81A9A"/>
    <w:rsid w:val="00B81C06"/>
    <w:rsid w:val="00B82283"/>
    <w:rsid w:val="00B82EB5"/>
    <w:rsid w:val="00BA0464"/>
    <w:rsid w:val="00BA0B76"/>
    <w:rsid w:val="00BA0E2B"/>
    <w:rsid w:val="00BA446F"/>
    <w:rsid w:val="00BA5179"/>
    <w:rsid w:val="00BA6A22"/>
    <w:rsid w:val="00BB01D4"/>
    <w:rsid w:val="00BB55C0"/>
    <w:rsid w:val="00BC05B4"/>
    <w:rsid w:val="00BC3D7F"/>
    <w:rsid w:val="00BC5732"/>
    <w:rsid w:val="00BC721C"/>
    <w:rsid w:val="00BC7A49"/>
    <w:rsid w:val="00BC7EC2"/>
    <w:rsid w:val="00BD307E"/>
    <w:rsid w:val="00BD464A"/>
    <w:rsid w:val="00BD6354"/>
    <w:rsid w:val="00BF24EA"/>
    <w:rsid w:val="00BF4C0B"/>
    <w:rsid w:val="00BF60CA"/>
    <w:rsid w:val="00BF7282"/>
    <w:rsid w:val="00C04231"/>
    <w:rsid w:val="00C07860"/>
    <w:rsid w:val="00C10BBE"/>
    <w:rsid w:val="00C10F8E"/>
    <w:rsid w:val="00C12A00"/>
    <w:rsid w:val="00C14D28"/>
    <w:rsid w:val="00C15984"/>
    <w:rsid w:val="00C2058B"/>
    <w:rsid w:val="00C2384F"/>
    <w:rsid w:val="00C26357"/>
    <w:rsid w:val="00C2638B"/>
    <w:rsid w:val="00C26925"/>
    <w:rsid w:val="00C360EE"/>
    <w:rsid w:val="00C37797"/>
    <w:rsid w:val="00C416AB"/>
    <w:rsid w:val="00C41D9A"/>
    <w:rsid w:val="00C43E06"/>
    <w:rsid w:val="00C4453F"/>
    <w:rsid w:val="00C45017"/>
    <w:rsid w:val="00C4624B"/>
    <w:rsid w:val="00C46A87"/>
    <w:rsid w:val="00C53878"/>
    <w:rsid w:val="00C5519F"/>
    <w:rsid w:val="00C56EA9"/>
    <w:rsid w:val="00C57998"/>
    <w:rsid w:val="00C61415"/>
    <w:rsid w:val="00C624C7"/>
    <w:rsid w:val="00C6447A"/>
    <w:rsid w:val="00C66969"/>
    <w:rsid w:val="00C6752B"/>
    <w:rsid w:val="00C72C6B"/>
    <w:rsid w:val="00C73839"/>
    <w:rsid w:val="00C80706"/>
    <w:rsid w:val="00C81DB3"/>
    <w:rsid w:val="00C8476B"/>
    <w:rsid w:val="00C85E4F"/>
    <w:rsid w:val="00C9164C"/>
    <w:rsid w:val="00C9530A"/>
    <w:rsid w:val="00C95D52"/>
    <w:rsid w:val="00C96F8B"/>
    <w:rsid w:val="00CA0F1E"/>
    <w:rsid w:val="00CA3812"/>
    <w:rsid w:val="00CA565A"/>
    <w:rsid w:val="00CA73E6"/>
    <w:rsid w:val="00CB09B0"/>
    <w:rsid w:val="00CB1080"/>
    <w:rsid w:val="00CB1A12"/>
    <w:rsid w:val="00CB1E38"/>
    <w:rsid w:val="00CB1FB2"/>
    <w:rsid w:val="00CB381D"/>
    <w:rsid w:val="00CB5721"/>
    <w:rsid w:val="00CB618A"/>
    <w:rsid w:val="00CB7678"/>
    <w:rsid w:val="00CC2101"/>
    <w:rsid w:val="00CC2B42"/>
    <w:rsid w:val="00CC5EAC"/>
    <w:rsid w:val="00CD006E"/>
    <w:rsid w:val="00CD5458"/>
    <w:rsid w:val="00CE1186"/>
    <w:rsid w:val="00CE170E"/>
    <w:rsid w:val="00CE3286"/>
    <w:rsid w:val="00CE3A9E"/>
    <w:rsid w:val="00CE44D6"/>
    <w:rsid w:val="00CE6EE4"/>
    <w:rsid w:val="00CF1046"/>
    <w:rsid w:val="00CF148E"/>
    <w:rsid w:val="00D02524"/>
    <w:rsid w:val="00D061FC"/>
    <w:rsid w:val="00D07907"/>
    <w:rsid w:val="00D11ADD"/>
    <w:rsid w:val="00D1549F"/>
    <w:rsid w:val="00D17084"/>
    <w:rsid w:val="00D1725B"/>
    <w:rsid w:val="00D24997"/>
    <w:rsid w:val="00D275FD"/>
    <w:rsid w:val="00D3306C"/>
    <w:rsid w:val="00D362B2"/>
    <w:rsid w:val="00D377B9"/>
    <w:rsid w:val="00D37BED"/>
    <w:rsid w:val="00D430D5"/>
    <w:rsid w:val="00D50777"/>
    <w:rsid w:val="00D52B6D"/>
    <w:rsid w:val="00D539E8"/>
    <w:rsid w:val="00D61A04"/>
    <w:rsid w:val="00D64C0C"/>
    <w:rsid w:val="00D6552A"/>
    <w:rsid w:val="00D663B8"/>
    <w:rsid w:val="00D7061B"/>
    <w:rsid w:val="00D711BA"/>
    <w:rsid w:val="00D7176C"/>
    <w:rsid w:val="00D71810"/>
    <w:rsid w:val="00D7568E"/>
    <w:rsid w:val="00D8309C"/>
    <w:rsid w:val="00D86745"/>
    <w:rsid w:val="00D86832"/>
    <w:rsid w:val="00D9028D"/>
    <w:rsid w:val="00D90341"/>
    <w:rsid w:val="00D91E3B"/>
    <w:rsid w:val="00D93233"/>
    <w:rsid w:val="00D96282"/>
    <w:rsid w:val="00DA1AA7"/>
    <w:rsid w:val="00DA2094"/>
    <w:rsid w:val="00DA3E52"/>
    <w:rsid w:val="00DA6E09"/>
    <w:rsid w:val="00DA70EC"/>
    <w:rsid w:val="00DB13E0"/>
    <w:rsid w:val="00DB3CBD"/>
    <w:rsid w:val="00DB6035"/>
    <w:rsid w:val="00DB6C41"/>
    <w:rsid w:val="00DC27C4"/>
    <w:rsid w:val="00DC41D5"/>
    <w:rsid w:val="00DD07E0"/>
    <w:rsid w:val="00DD266E"/>
    <w:rsid w:val="00DD5F6B"/>
    <w:rsid w:val="00DD606D"/>
    <w:rsid w:val="00DE05EB"/>
    <w:rsid w:val="00DE28E9"/>
    <w:rsid w:val="00DE4AA5"/>
    <w:rsid w:val="00DE5BF2"/>
    <w:rsid w:val="00DF16D4"/>
    <w:rsid w:val="00DF183A"/>
    <w:rsid w:val="00DF520E"/>
    <w:rsid w:val="00DF6C47"/>
    <w:rsid w:val="00E015CE"/>
    <w:rsid w:val="00E07C63"/>
    <w:rsid w:val="00E12476"/>
    <w:rsid w:val="00E131C5"/>
    <w:rsid w:val="00E139BD"/>
    <w:rsid w:val="00E17561"/>
    <w:rsid w:val="00E179AA"/>
    <w:rsid w:val="00E2024F"/>
    <w:rsid w:val="00E2255C"/>
    <w:rsid w:val="00E22F86"/>
    <w:rsid w:val="00E25885"/>
    <w:rsid w:val="00E30C37"/>
    <w:rsid w:val="00E3136A"/>
    <w:rsid w:val="00E34DC0"/>
    <w:rsid w:val="00E357CA"/>
    <w:rsid w:val="00E35BAF"/>
    <w:rsid w:val="00E43AD2"/>
    <w:rsid w:val="00E50913"/>
    <w:rsid w:val="00E5267B"/>
    <w:rsid w:val="00E52F79"/>
    <w:rsid w:val="00E533C6"/>
    <w:rsid w:val="00E536A7"/>
    <w:rsid w:val="00E5462F"/>
    <w:rsid w:val="00E57848"/>
    <w:rsid w:val="00E67B6B"/>
    <w:rsid w:val="00E73C52"/>
    <w:rsid w:val="00E73F48"/>
    <w:rsid w:val="00E770B2"/>
    <w:rsid w:val="00E77F9D"/>
    <w:rsid w:val="00E819A0"/>
    <w:rsid w:val="00E822C0"/>
    <w:rsid w:val="00E836D8"/>
    <w:rsid w:val="00E842EF"/>
    <w:rsid w:val="00E86AA2"/>
    <w:rsid w:val="00E86FAA"/>
    <w:rsid w:val="00E93C70"/>
    <w:rsid w:val="00E94EBC"/>
    <w:rsid w:val="00E96672"/>
    <w:rsid w:val="00E97372"/>
    <w:rsid w:val="00EA1638"/>
    <w:rsid w:val="00EA194D"/>
    <w:rsid w:val="00EA2437"/>
    <w:rsid w:val="00EA4BFC"/>
    <w:rsid w:val="00EA5A90"/>
    <w:rsid w:val="00EA722C"/>
    <w:rsid w:val="00EA7C3F"/>
    <w:rsid w:val="00EB3912"/>
    <w:rsid w:val="00EB4C43"/>
    <w:rsid w:val="00EB5D25"/>
    <w:rsid w:val="00EC27EC"/>
    <w:rsid w:val="00EC2C0A"/>
    <w:rsid w:val="00EC4203"/>
    <w:rsid w:val="00EC692C"/>
    <w:rsid w:val="00EC7ED2"/>
    <w:rsid w:val="00ED1CD1"/>
    <w:rsid w:val="00ED1DFB"/>
    <w:rsid w:val="00ED36C9"/>
    <w:rsid w:val="00ED4FE7"/>
    <w:rsid w:val="00ED53AF"/>
    <w:rsid w:val="00ED5AD5"/>
    <w:rsid w:val="00ED7D77"/>
    <w:rsid w:val="00EE0975"/>
    <w:rsid w:val="00EE40AD"/>
    <w:rsid w:val="00EF43A0"/>
    <w:rsid w:val="00F035FD"/>
    <w:rsid w:val="00F04AC3"/>
    <w:rsid w:val="00F108D5"/>
    <w:rsid w:val="00F1149C"/>
    <w:rsid w:val="00F11F48"/>
    <w:rsid w:val="00F12141"/>
    <w:rsid w:val="00F12C0C"/>
    <w:rsid w:val="00F12E60"/>
    <w:rsid w:val="00F13A64"/>
    <w:rsid w:val="00F201D7"/>
    <w:rsid w:val="00F21A5F"/>
    <w:rsid w:val="00F23737"/>
    <w:rsid w:val="00F269DF"/>
    <w:rsid w:val="00F30CEA"/>
    <w:rsid w:val="00F32D64"/>
    <w:rsid w:val="00F33448"/>
    <w:rsid w:val="00F35065"/>
    <w:rsid w:val="00F40B70"/>
    <w:rsid w:val="00F41FDC"/>
    <w:rsid w:val="00F436C0"/>
    <w:rsid w:val="00F45B6A"/>
    <w:rsid w:val="00F461EB"/>
    <w:rsid w:val="00F56E92"/>
    <w:rsid w:val="00F60768"/>
    <w:rsid w:val="00F61FB7"/>
    <w:rsid w:val="00F62CDD"/>
    <w:rsid w:val="00F63872"/>
    <w:rsid w:val="00F643CB"/>
    <w:rsid w:val="00F665AE"/>
    <w:rsid w:val="00F67B8E"/>
    <w:rsid w:val="00F67F00"/>
    <w:rsid w:val="00F7225A"/>
    <w:rsid w:val="00F74D72"/>
    <w:rsid w:val="00F76ED4"/>
    <w:rsid w:val="00F77500"/>
    <w:rsid w:val="00F77CE3"/>
    <w:rsid w:val="00F81FC4"/>
    <w:rsid w:val="00F901BE"/>
    <w:rsid w:val="00F91971"/>
    <w:rsid w:val="00F9214F"/>
    <w:rsid w:val="00F953E4"/>
    <w:rsid w:val="00FA2538"/>
    <w:rsid w:val="00FA5C9E"/>
    <w:rsid w:val="00FB12FC"/>
    <w:rsid w:val="00FB559D"/>
    <w:rsid w:val="00FB6C57"/>
    <w:rsid w:val="00FC2978"/>
    <w:rsid w:val="00FC51B8"/>
    <w:rsid w:val="00FD1D65"/>
    <w:rsid w:val="00FD64E8"/>
    <w:rsid w:val="00FD650F"/>
    <w:rsid w:val="00FD67DF"/>
    <w:rsid w:val="00FD6D26"/>
    <w:rsid w:val="00FD7023"/>
    <w:rsid w:val="00FE3044"/>
    <w:rsid w:val="00FF25BB"/>
    <w:rsid w:val="00FF5B1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1C7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22AA"/>
    <w:rPr>
      <w:sz w:val="18"/>
      <w:szCs w:val="18"/>
    </w:rPr>
  </w:style>
  <w:style w:type="paragraph" w:styleId="CommentText">
    <w:name w:val="annotation text"/>
    <w:basedOn w:val="Normal"/>
    <w:link w:val="CommentTextChar"/>
    <w:uiPriority w:val="99"/>
    <w:unhideWhenUsed/>
    <w:rsid w:val="007722AA"/>
  </w:style>
  <w:style w:type="character" w:customStyle="1" w:styleId="CommentTextChar">
    <w:name w:val="Comment Text Char"/>
    <w:basedOn w:val="DefaultParagraphFont"/>
    <w:link w:val="CommentText"/>
    <w:uiPriority w:val="99"/>
    <w:rsid w:val="007722AA"/>
  </w:style>
  <w:style w:type="paragraph" w:styleId="CommentSubject">
    <w:name w:val="annotation subject"/>
    <w:basedOn w:val="CommentText"/>
    <w:next w:val="CommentText"/>
    <w:link w:val="CommentSubjectChar"/>
    <w:uiPriority w:val="99"/>
    <w:semiHidden/>
    <w:unhideWhenUsed/>
    <w:rsid w:val="007722AA"/>
    <w:rPr>
      <w:b/>
      <w:bCs/>
      <w:sz w:val="20"/>
      <w:szCs w:val="20"/>
    </w:rPr>
  </w:style>
  <w:style w:type="character" w:customStyle="1" w:styleId="CommentSubjectChar">
    <w:name w:val="Comment Subject Char"/>
    <w:basedOn w:val="CommentTextChar"/>
    <w:link w:val="CommentSubject"/>
    <w:uiPriority w:val="99"/>
    <w:semiHidden/>
    <w:rsid w:val="007722AA"/>
    <w:rPr>
      <w:b/>
      <w:bCs/>
      <w:sz w:val="20"/>
      <w:szCs w:val="20"/>
    </w:rPr>
  </w:style>
  <w:style w:type="paragraph" w:styleId="BalloonText">
    <w:name w:val="Balloon Text"/>
    <w:basedOn w:val="Normal"/>
    <w:link w:val="BalloonTextChar"/>
    <w:uiPriority w:val="99"/>
    <w:semiHidden/>
    <w:unhideWhenUsed/>
    <w:rsid w:val="007722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22AA"/>
    <w:rPr>
      <w:rFonts w:ascii="Lucida Grande" w:hAnsi="Lucida Grande" w:cs="Lucida Grande"/>
      <w:sz w:val="18"/>
      <w:szCs w:val="18"/>
    </w:rPr>
  </w:style>
  <w:style w:type="table" w:styleId="TableGrid">
    <w:name w:val="Table Grid"/>
    <w:basedOn w:val="TableNormal"/>
    <w:uiPriority w:val="59"/>
    <w:rsid w:val="002E6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E5BF2"/>
  </w:style>
  <w:style w:type="paragraph" w:styleId="ListParagraph">
    <w:name w:val="List Paragraph"/>
    <w:basedOn w:val="Normal"/>
    <w:uiPriority w:val="34"/>
    <w:qFormat/>
    <w:rsid w:val="00866E15"/>
    <w:pPr>
      <w:ind w:left="720"/>
      <w:contextualSpacing/>
    </w:pPr>
  </w:style>
  <w:style w:type="paragraph" w:styleId="NormalWeb">
    <w:name w:val="Normal (Web)"/>
    <w:basedOn w:val="Normal"/>
    <w:uiPriority w:val="99"/>
    <w:unhideWhenUsed/>
    <w:rsid w:val="00C9530A"/>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D0BEB"/>
    <w:rPr>
      <w:color w:val="0000FF" w:themeColor="hyperlink"/>
      <w:u w:val="single"/>
    </w:rPr>
  </w:style>
  <w:style w:type="paragraph" w:customStyle="1" w:styleId="EndNoteBibliographyTitle">
    <w:name w:val="EndNote Bibliography Title"/>
    <w:basedOn w:val="Normal"/>
    <w:rsid w:val="00AB75F2"/>
    <w:pPr>
      <w:jc w:val="center"/>
    </w:pPr>
    <w:rPr>
      <w:rFonts w:ascii="Cambria" w:hAnsi="Cambria"/>
    </w:rPr>
  </w:style>
  <w:style w:type="paragraph" w:customStyle="1" w:styleId="EndNoteBibliography">
    <w:name w:val="EndNote Bibliography"/>
    <w:basedOn w:val="Normal"/>
    <w:rsid w:val="00AB75F2"/>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22AA"/>
    <w:rPr>
      <w:sz w:val="18"/>
      <w:szCs w:val="18"/>
    </w:rPr>
  </w:style>
  <w:style w:type="paragraph" w:styleId="CommentText">
    <w:name w:val="annotation text"/>
    <w:basedOn w:val="Normal"/>
    <w:link w:val="CommentTextChar"/>
    <w:uiPriority w:val="99"/>
    <w:unhideWhenUsed/>
    <w:rsid w:val="007722AA"/>
  </w:style>
  <w:style w:type="character" w:customStyle="1" w:styleId="CommentTextChar">
    <w:name w:val="Comment Text Char"/>
    <w:basedOn w:val="DefaultParagraphFont"/>
    <w:link w:val="CommentText"/>
    <w:uiPriority w:val="99"/>
    <w:rsid w:val="007722AA"/>
  </w:style>
  <w:style w:type="paragraph" w:styleId="CommentSubject">
    <w:name w:val="annotation subject"/>
    <w:basedOn w:val="CommentText"/>
    <w:next w:val="CommentText"/>
    <w:link w:val="CommentSubjectChar"/>
    <w:uiPriority w:val="99"/>
    <w:semiHidden/>
    <w:unhideWhenUsed/>
    <w:rsid w:val="007722AA"/>
    <w:rPr>
      <w:b/>
      <w:bCs/>
      <w:sz w:val="20"/>
      <w:szCs w:val="20"/>
    </w:rPr>
  </w:style>
  <w:style w:type="character" w:customStyle="1" w:styleId="CommentSubjectChar">
    <w:name w:val="Comment Subject Char"/>
    <w:basedOn w:val="CommentTextChar"/>
    <w:link w:val="CommentSubject"/>
    <w:uiPriority w:val="99"/>
    <w:semiHidden/>
    <w:rsid w:val="007722AA"/>
    <w:rPr>
      <w:b/>
      <w:bCs/>
      <w:sz w:val="20"/>
      <w:szCs w:val="20"/>
    </w:rPr>
  </w:style>
  <w:style w:type="paragraph" w:styleId="BalloonText">
    <w:name w:val="Balloon Text"/>
    <w:basedOn w:val="Normal"/>
    <w:link w:val="BalloonTextChar"/>
    <w:uiPriority w:val="99"/>
    <w:semiHidden/>
    <w:unhideWhenUsed/>
    <w:rsid w:val="007722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22AA"/>
    <w:rPr>
      <w:rFonts w:ascii="Lucida Grande" w:hAnsi="Lucida Grande" w:cs="Lucida Grande"/>
      <w:sz w:val="18"/>
      <w:szCs w:val="18"/>
    </w:rPr>
  </w:style>
  <w:style w:type="table" w:styleId="TableGrid">
    <w:name w:val="Table Grid"/>
    <w:basedOn w:val="TableNormal"/>
    <w:uiPriority w:val="59"/>
    <w:rsid w:val="002E6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E5BF2"/>
  </w:style>
  <w:style w:type="paragraph" w:styleId="ListParagraph">
    <w:name w:val="List Paragraph"/>
    <w:basedOn w:val="Normal"/>
    <w:uiPriority w:val="34"/>
    <w:qFormat/>
    <w:rsid w:val="00866E15"/>
    <w:pPr>
      <w:ind w:left="720"/>
      <w:contextualSpacing/>
    </w:pPr>
  </w:style>
  <w:style w:type="paragraph" w:styleId="NormalWeb">
    <w:name w:val="Normal (Web)"/>
    <w:basedOn w:val="Normal"/>
    <w:uiPriority w:val="99"/>
    <w:unhideWhenUsed/>
    <w:rsid w:val="00C9530A"/>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D0BEB"/>
    <w:rPr>
      <w:color w:val="0000FF" w:themeColor="hyperlink"/>
      <w:u w:val="single"/>
    </w:rPr>
  </w:style>
  <w:style w:type="paragraph" w:customStyle="1" w:styleId="EndNoteBibliographyTitle">
    <w:name w:val="EndNote Bibliography Title"/>
    <w:basedOn w:val="Normal"/>
    <w:rsid w:val="00AB75F2"/>
    <w:pPr>
      <w:jc w:val="center"/>
    </w:pPr>
    <w:rPr>
      <w:rFonts w:ascii="Cambria" w:hAnsi="Cambria"/>
    </w:rPr>
  </w:style>
  <w:style w:type="paragraph" w:customStyle="1" w:styleId="EndNoteBibliography">
    <w:name w:val="EndNote Bibliography"/>
    <w:basedOn w:val="Normal"/>
    <w:rsid w:val="00AB75F2"/>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91371">
      <w:bodyDiv w:val="1"/>
      <w:marLeft w:val="0"/>
      <w:marRight w:val="0"/>
      <w:marTop w:val="0"/>
      <w:marBottom w:val="0"/>
      <w:divBdr>
        <w:top w:val="none" w:sz="0" w:space="0" w:color="auto"/>
        <w:left w:val="none" w:sz="0" w:space="0" w:color="auto"/>
        <w:bottom w:val="none" w:sz="0" w:space="0" w:color="auto"/>
        <w:right w:val="none" w:sz="0" w:space="0" w:color="auto"/>
      </w:divBdr>
    </w:div>
    <w:div w:id="72633557">
      <w:bodyDiv w:val="1"/>
      <w:marLeft w:val="0"/>
      <w:marRight w:val="0"/>
      <w:marTop w:val="0"/>
      <w:marBottom w:val="0"/>
      <w:divBdr>
        <w:top w:val="none" w:sz="0" w:space="0" w:color="auto"/>
        <w:left w:val="none" w:sz="0" w:space="0" w:color="auto"/>
        <w:bottom w:val="none" w:sz="0" w:space="0" w:color="auto"/>
        <w:right w:val="none" w:sz="0" w:space="0" w:color="auto"/>
      </w:divBdr>
    </w:div>
    <w:div w:id="275986402">
      <w:bodyDiv w:val="1"/>
      <w:marLeft w:val="0"/>
      <w:marRight w:val="0"/>
      <w:marTop w:val="0"/>
      <w:marBottom w:val="0"/>
      <w:divBdr>
        <w:top w:val="none" w:sz="0" w:space="0" w:color="auto"/>
        <w:left w:val="none" w:sz="0" w:space="0" w:color="auto"/>
        <w:bottom w:val="none" w:sz="0" w:space="0" w:color="auto"/>
        <w:right w:val="none" w:sz="0" w:space="0" w:color="auto"/>
      </w:divBdr>
    </w:div>
    <w:div w:id="484592431">
      <w:bodyDiv w:val="1"/>
      <w:marLeft w:val="0"/>
      <w:marRight w:val="0"/>
      <w:marTop w:val="0"/>
      <w:marBottom w:val="0"/>
      <w:divBdr>
        <w:top w:val="none" w:sz="0" w:space="0" w:color="auto"/>
        <w:left w:val="none" w:sz="0" w:space="0" w:color="auto"/>
        <w:bottom w:val="none" w:sz="0" w:space="0" w:color="auto"/>
        <w:right w:val="none" w:sz="0" w:space="0" w:color="auto"/>
      </w:divBdr>
    </w:div>
    <w:div w:id="607586143">
      <w:bodyDiv w:val="1"/>
      <w:marLeft w:val="0"/>
      <w:marRight w:val="0"/>
      <w:marTop w:val="0"/>
      <w:marBottom w:val="0"/>
      <w:divBdr>
        <w:top w:val="none" w:sz="0" w:space="0" w:color="auto"/>
        <w:left w:val="none" w:sz="0" w:space="0" w:color="auto"/>
        <w:bottom w:val="none" w:sz="0" w:space="0" w:color="auto"/>
        <w:right w:val="none" w:sz="0" w:space="0" w:color="auto"/>
      </w:divBdr>
    </w:div>
    <w:div w:id="761099161">
      <w:bodyDiv w:val="1"/>
      <w:marLeft w:val="0"/>
      <w:marRight w:val="0"/>
      <w:marTop w:val="0"/>
      <w:marBottom w:val="0"/>
      <w:divBdr>
        <w:top w:val="none" w:sz="0" w:space="0" w:color="auto"/>
        <w:left w:val="none" w:sz="0" w:space="0" w:color="auto"/>
        <w:bottom w:val="none" w:sz="0" w:space="0" w:color="auto"/>
        <w:right w:val="none" w:sz="0" w:space="0" w:color="auto"/>
      </w:divBdr>
    </w:div>
    <w:div w:id="817765686">
      <w:bodyDiv w:val="1"/>
      <w:marLeft w:val="0"/>
      <w:marRight w:val="0"/>
      <w:marTop w:val="0"/>
      <w:marBottom w:val="0"/>
      <w:divBdr>
        <w:top w:val="none" w:sz="0" w:space="0" w:color="auto"/>
        <w:left w:val="none" w:sz="0" w:space="0" w:color="auto"/>
        <w:bottom w:val="none" w:sz="0" w:space="0" w:color="auto"/>
        <w:right w:val="none" w:sz="0" w:space="0" w:color="auto"/>
      </w:divBdr>
    </w:div>
    <w:div w:id="845830653">
      <w:bodyDiv w:val="1"/>
      <w:marLeft w:val="0"/>
      <w:marRight w:val="0"/>
      <w:marTop w:val="0"/>
      <w:marBottom w:val="0"/>
      <w:divBdr>
        <w:top w:val="none" w:sz="0" w:space="0" w:color="auto"/>
        <w:left w:val="none" w:sz="0" w:space="0" w:color="auto"/>
        <w:bottom w:val="none" w:sz="0" w:space="0" w:color="auto"/>
        <w:right w:val="none" w:sz="0" w:space="0" w:color="auto"/>
      </w:divBdr>
    </w:div>
    <w:div w:id="1025058219">
      <w:bodyDiv w:val="1"/>
      <w:marLeft w:val="0"/>
      <w:marRight w:val="0"/>
      <w:marTop w:val="0"/>
      <w:marBottom w:val="0"/>
      <w:divBdr>
        <w:top w:val="none" w:sz="0" w:space="0" w:color="auto"/>
        <w:left w:val="none" w:sz="0" w:space="0" w:color="auto"/>
        <w:bottom w:val="none" w:sz="0" w:space="0" w:color="auto"/>
        <w:right w:val="none" w:sz="0" w:space="0" w:color="auto"/>
      </w:divBdr>
    </w:div>
    <w:div w:id="1303118407">
      <w:bodyDiv w:val="1"/>
      <w:marLeft w:val="0"/>
      <w:marRight w:val="0"/>
      <w:marTop w:val="0"/>
      <w:marBottom w:val="0"/>
      <w:divBdr>
        <w:top w:val="none" w:sz="0" w:space="0" w:color="auto"/>
        <w:left w:val="none" w:sz="0" w:space="0" w:color="auto"/>
        <w:bottom w:val="none" w:sz="0" w:space="0" w:color="auto"/>
        <w:right w:val="none" w:sz="0" w:space="0" w:color="auto"/>
      </w:divBdr>
    </w:div>
    <w:div w:id="1414934136">
      <w:bodyDiv w:val="1"/>
      <w:marLeft w:val="0"/>
      <w:marRight w:val="0"/>
      <w:marTop w:val="0"/>
      <w:marBottom w:val="0"/>
      <w:divBdr>
        <w:top w:val="none" w:sz="0" w:space="0" w:color="auto"/>
        <w:left w:val="none" w:sz="0" w:space="0" w:color="auto"/>
        <w:bottom w:val="none" w:sz="0" w:space="0" w:color="auto"/>
        <w:right w:val="none" w:sz="0" w:space="0" w:color="auto"/>
      </w:divBdr>
    </w:div>
    <w:div w:id="1533416123">
      <w:bodyDiv w:val="1"/>
      <w:marLeft w:val="0"/>
      <w:marRight w:val="0"/>
      <w:marTop w:val="0"/>
      <w:marBottom w:val="0"/>
      <w:divBdr>
        <w:top w:val="none" w:sz="0" w:space="0" w:color="auto"/>
        <w:left w:val="none" w:sz="0" w:space="0" w:color="auto"/>
        <w:bottom w:val="none" w:sz="0" w:space="0" w:color="auto"/>
        <w:right w:val="none" w:sz="0" w:space="0" w:color="auto"/>
      </w:divBdr>
      <w:divsChild>
        <w:div w:id="196507491">
          <w:marLeft w:val="0"/>
          <w:marRight w:val="0"/>
          <w:marTop w:val="0"/>
          <w:marBottom w:val="0"/>
          <w:divBdr>
            <w:top w:val="none" w:sz="0" w:space="0" w:color="auto"/>
            <w:left w:val="none" w:sz="0" w:space="0" w:color="auto"/>
            <w:bottom w:val="none" w:sz="0" w:space="0" w:color="auto"/>
            <w:right w:val="none" w:sz="0" w:space="0" w:color="auto"/>
          </w:divBdr>
        </w:div>
        <w:div w:id="358822822">
          <w:marLeft w:val="0"/>
          <w:marRight w:val="0"/>
          <w:marTop w:val="0"/>
          <w:marBottom w:val="0"/>
          <w:divBdr>
            <w:top w:val="none" w:sz="0" w:space="0" w:color="auto"/>
            <w:left w:val="none" w:sz="0" w:space="0" w:color="auto"/>
            <w:bottom w:val="none" w:sz="0" w:space="0" w:color="auto"/>
            <w:right w:val="none" w:sz="0" w:space="0" w:color="auto"/>
          </w:divBdr>
        </w:div>
        <w:div w:id="644772484">
          <w:marLeft w:val="0"/>
          <w:marRight w:val="0"/>
          <w:marTop w:val="0"/>
          <w:marBottom w:val="0"/>
          <w:divBdr>
            <w:top w:val="none" w:sz="0" w:space="0" w:color="auto"/>
            <w:left w:val="none" w:sz="0" w:space="0" w:color="auto"/>
            <w:bottom w:val="none" w:sz="0" w:space="0" w:color="auto"/>
            <w:right w:val="none" w:sz="0" w:space="0" w:color="auto"/>
          </w:divBdr>
          <w:divsChild>
            <w:div w:id="511186019">
              <w:marLeft w:val="0"/>
              <w:marRight w:val="0"/>
              <w:marTop w:val="0"/>
              <w:marBottom w:val="0"/>
              <w:divBdr>
                <w:top w:val="none" w:sz="0" w:space="0" w:color="auto"/>
                <w:left w:val="none" w:sz="0" w:space="0" w:color="auto"/>
                <w:bottom w:val="none" w:sz="0" w:space="0" w:color="auto"/>
                <w:right w:val="none" w:sz="0" w:space="0" w:color="auto"/>
              </w:divBdr>
            </w:div>
            <w:div w:id="862404587">
              <w:marLeft w:val="0"/>
              <w:marRight w:val="0"/>
              <w:marTop w:val="0"/>
              <w:marBottom w:val="0"/>
              <w:divBdr>
                <w:top w:val="none" w:sz="0" w:space="0" w:color="auto"/>
                <w:left w:val="none" w:sz="0" w:space="0" w:color="auto"/>
                <w:bottom w:val="none" w:sz="0" w:space="0" w:color="auto"/>
                <w:right w:val="none" w:sz="0" w:space="0" w:color="auto"/>
              </w:divBdr>
            </w:div>
            <w:div w:id="1938251797">
              <w:marLeft w:val="0"/>
              <w:marRight w:val="0"/>
              <w:marTop w:val="0"/>
              <w:marBottom w:val="0"/>
              <w:divBdr>
                <w:top w:val="none" w:sz="0" w:space="0" w:color="auto"/>
                <w:left w:val="none" w:sz="0" w:space="0" w:color="auto"/>
                <w:bottom w:val="none" w:sz="0" w:space="0" w:color="auto"/>
                <w:right w:val="none" w:sz="0" w:space="0" w:color="auto"/>
              </w:divBdr>
            </w:div>
          </w:divsChild>
        </w:div>
        <w:div w:id="1280381646">
          <w:marLeft w:val="0"/>
          <w:marRight w:val="0"/>
          <w:marTop w:val="0"/>
          <w:marBottom w:val="0"/>
          <w:divBdr>
            <w:top w:val="none" w:sz="0" w:space="0" w:color="auto"/>
            <w:left w:val="none" w:sz="0" w:space="0" w:color="auto"/>
            <w:bottom w:val="none" w:sz="0" w:space="0" w:color="auto"/>
            <w:right w:val="none" w:sz="0" w:space="0" w:color="auto"/>
          </w:divBdr>
        </w:div>
        <w:div w:id="2128815794">
          <w:marLeft w:val="0"/>
          <w:marRight w:val="0"/>
          <w:marTop w:val="0"/>
          <w:marBottom w:val="0"/>
          <w:divBdr>
            <w:top w:val="none" w:sz="0" w:space="0" w:color="auto"/>
            <w:left w:val="none" w:sz="0" w:space="0" w:color="auto"/>
            <w:bottom w:val="none" w:sz="0" w:space="0" w:color="auto"/>
            <w:right w:val="none" w:sz="0" w:space="0" w:color="auto"/>
          </w:divBdr>
        </w:div>
      </w:divsChild>
    </w:div>
    <w:div w:id="1603566958">
      <w:bodyDiv w:val="1"/>
      <w:marLeft w:val="0"/>
      <w:marRight w:val="0"/>
      <w:marTop w:val="0"/>
      <w:marBottom w:val="0"/>
      <w:divBdr>
        <w:top w:val="none" w:sz="0" w:space="0" w:color="auto"/>
        <w:left w:val="none" w:sz="0" w:space="0" w:color="auto"/>
        <w:bottom w:val="none" w:sz="0" w:space="0" w:color="auto"/>
        <w:right w:val="none" w:sz="0" w:space="0" w:color="auto"/>
      </w:divBdr>
    </w:div>
    <w:div w:id="1660305408">
      <w:bodyDiv w:val="1"/>
      <w:marLeft w:val="0"/>
      <w:marRight w:val="0"/>
      <w:marTop w:val="0"/>
      <w:marBottom w:val="0"/>
      <w:divBdr>
        <w:top w:val="none" w:sz="0" w:space="0" w:color="auto"/>
        <w:left w:val="none" w:sz="0" w:space="0" w:color="auto"/>
        <w:bottom w:val="none" w:sz="0" w:space="0" w:color="auto"/>
        <w:right w:val="none" w:sz="0" w:space="0" w:color="auto"/>
      </w:divBdr>
    </w:div>
    <w:div w:id="1821461822">
      <w:bodyDiv w:val="1"/>
      <w:marLeft w:val="0"/>
      <w:marRight w:val="0"/>
      <w:marTop w:val="0"/>
      <w:marBottom w:val="0"/>
      <w:divBdr>
        <w:top w:val="none" w:sz="0" w:space="0" w:color="auto"/>
        <w:left w:val="none" w:sz="0" w:space="0" w:color="auto"/>
        <w:bottom w:val="none" w:sz="0" w:space="0" w:color="auto"/>
        <w:right w:val="none" w:sz="0" w:space="0" w:color="auto"/>
      </w:divBdr>
    </w:div>
    <w:div w:id="2063867758">
      <w:bodyDiv w:val="1"/>
      <w:marLeft w:val="0"/>
      <w:marRight w:val="0"/>
      <w:marTop w:val="0"/>
      <w:marBottom w:val="0"/>
      <w:divBdr>
        <w:top w:val="none" w:sz="0" w:space="0" w:color="auto"/>
        <w:left w:val="none" w:sz="0" w:space="0" w:color="auto"/>
        <w:bottom w:val="none" w:sz="0" w:space="0" w:color="auto"/>
        <w:right w:val="none" w:sz="0" w:space="0" w:color="auto"/>
      </w:divBdr>
    </w:div>
    <w:div w:id="2130541146">
      <w:bodyDiv w:val="1"/>
      <w:marLeft w:val="0"/>
      <w:marRight w:val="0"/>
      <w:marTop w:val="0"/>
      <w:marBottom w:val="0"/>
      <w:divBdr>
        <w:top w:val="none" w:sz="0" w:space="0" w:color="auto"/>
        <w:left w:val="none" w:sz="0" w:space="0" w:color="auto"/>
        <w:bottom w:val="none" w:sz="0" w:space="0" w:color="auto"/>
        <w:right w:val="none" w:sz="0" w:space="0" w:color="auto"/>
      </w:divBdr>
      <w:divsChild>
        <w:div w:id="334186393">
          <w:marLeft w:val="0"/>
          <w:marRight w:val="0"/>
          <w:marTop w:val="0"/>
          <w:marBottom w:val="0"/>
          <w:divBdr>
            <w:top w:val="none" w:sz="0" w:space="0" w:color="auto"/>
            <w:left w:val="none" w:sz="0" w:space="0" w:color="auto"/>
            <w:bottom w:val="none" w:sz="0" w:space="0" w:color="auto"/>
            <w:right w:val="none" w:sz="0" w:space="0" w:color="auto"/>
          </w:divBdr>
        </w:div>
        <w:div w:id="1006051407">
          <w:marLeft w:val="0"/>
          <w:marRight w:val="0"/>
          <w:marTop w:val="0"/>
          <w:marBottom w:val="0"/>
          <w:divBdr>
            <w:top w:val="none" w:sz="0" w:space="0" w:color="auto"/>
            <w:left w:val="none" w:sz="0" w:space="0" w:color="auto"/>
            <w:bottom w:val="none" w:sz="0" w:space="0" w:color="auto"/>
            <w:right w:val="none" w:sz="0" w:space="0" w:color="auto"/>
          </w:divBdr>
        </w:div>
        <w:div w:id="1088697639">
          <w:marLeft w:val="0"/>
          <w:marRight w:val="0"/>
          <w:marTop w:val="0"/>
          <w:marBottom w:val="0"/>
          <w:divBdr>
            <w:top w:val="none" w:sz="0" w:space="0" w:color="auto"/>
            <w:left w:val="none" w:sz="0" w:space="0" w:color="auto"/>
            <w:bottom w:val="none" w:sz="0" w:space="0" w:color="auto"/>
            <w:right w:val="none" w:sz="0" w:space="0" w:color="auto"/>
          </w:divBdr>
        </w:div>
        <w:div w:id="1353338717">
          <w:marLeft w:val="0"/>
          <w:marRight w:val="0"/>
          <w:marTop w:val="0"/>
          <w:marBottom w:val="0"/>
          <w:divBdr>
            <w:top w:val="none" w:sz="0" w:space="0" w:color="auto"/>
            <w:left w:val="none" w:sz="0" w:space="0" w:color="auto"/>
            <w:bottom w:val="none" w:sz="0" w:space="0" w:color="auto"/>
            <w:right w:val="none" w:sz="0" w:space="0" w:color="auto"/>
          </w:divBdr>
        </w:div>
        <w:div w:id="1922789924">
          <w:marLeft w:val="0"/>
          <w:marRight w:val="0"/>
          <w:marTop w:val="0"/>
          <w:marBottom w:val="0"/>
          <w:divBdr>
            <w:top w:val="none" w:sz="0" w:space="0" w:color="auto"/>
            <w:left w:val="none" w:sz="0" w:space="0" w:color="auto"/>
            <w:bottom w:val="none" w:sz="0" w:space="0" w:color="auto"/>
            <w:right w:val="none" w:sz="0" w:space="0" w:color="auto"/>
          </w:divBdr>
          <w:divsChild>
            <w:div w:id="61414565">
              <w:marLeft w:val="0"/>
              <w:marRight w:val="0"/>
              <w:marTop w:val="0"/>
              <w:marBottom w:val="0"/>
              <w:divBdr>
                <w:top w:val="none" w:sz="0" w:space="0" w:color="auto"/>
                <w:left w:val="none" w:sz="0" w:space="0" w:color="auto"/>
                <w:bottom w:val="none" w:sz="0" w:space="0" w:color="auto"/>
                <w:right w:val="none" w:sz="0" w:space="0" w:color="auto"/>
              </w:divBdr>
            </w:div>
            <w:div w:id="961421946">
              <w:marLeft w:val="0"/>
              <w:marRight w:val="0"/>
              <w:marTop w:val="0"/>
              <w:marBottom w:val="0"/>
              <w:divBdr>
                <w:top w:val="none" w:sz="0" w:space="0" w:color="auto"/>
                <w:left w:val="none" w:sz="0" w:space="0" w:color="auto"/>
                <w:bottom w:val="none" w:sz="0" w:space="0" w:color="auto"/>
                <w:right w:val="none" w:sz="0" w:space="0" w:color="auto"/>
              </w:divBdr>
            </w:div>
            <w:div w:id="100270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bioinformatics.babraham.ac.uk/projects/fastqc/"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04A29-2E3B-784C-9838-BCEB91555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184</Words>
  <Characters>29550</Characters>
  <Application>Microsoft Macintosh Word</Application>
  <DocSecurity>0</DocSecurity>
  <Lines>246</Lines>
  <Paragraphs>69</Paragraphs>
  <ScaleCrop>false</ScaleCrop>
  <Company>UCDavis</Company>
  <LinksUpToDate>false</LinksUpToDate>
  <CharactersWithSpaces>34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iv Brandvain</dc:creator>
  <cp:keywords/>
  <dc:description/>
  <cp:lastModifiedBy>Sweigart Lab</cp:lastModifiedBy>
  <cp:revision>2</cp:revision>
  <cp:lastPrinted>2013-08-26T18:32:00Z</cp:lastPrinted>
  <dcterms:created xsi:type="dcterms:W3CDTF">2014-04-28T22:43:00Z</dcterms:created>
  <dcterms:modified xsi:type="dcterms:W3CDTF">2014-04-28T22:43:00Z</dcterms:modified>
</cp:coreProperties>
</file>